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40B27A1" w14:textId="77777777" w:rsidR="00E64EC7" w:rsidRDefault="00E64EC7" w:rsidP="00E64EC7">
      <w:pPr>
        <w:spacing w:after="0" w:line="480" w:lineRule="auto"/>
        <w:contextualSpacing/>
      </w:pPr>
      <w:r>
        <w:t>Nicky Rhymes</w:t>
      </w:r>
    </w:p>
    <w:p w14:paraId="3AFC0E2D" w14:textId="77777777" w:rsidR="00E64EC7" w:rsidRDefault="00E64EC7" w:rsidP="00E64EC7">
      <w:pPr>
        <w:spacing w:after="0" w:line="480" w:lineRule="auto"/>
        <w:contextualSpacing/>
      </w:pPr>
      <w:r>
        <w:t>ANTH 2980</w:t>
      </w:r>
    </w:p>
    <w:p w14:paraId="72B8A125" w14:textId="77777777" w:rsidR="00E64EC7" w:rsidRDefault="00E64EC7" w:rsidP="00E64EC7">
      <w:pPr>
        <w:spacing w:after="0" w:line="480" w:lineRule="auto"/>
        <w:contextualSpacing/>
      </w:pPr>
      <w:r>
        <w:t>Professor Zych</w:t>
      </w:r>
    </w:p>
    <w:p w14:paraId="300B0F9D" w14:textId="77777777" w:rsidR="00E64EC7" w:rsidRDefault="00E64EC7" w:rsidP="00E64EC7">
      <w:pPr>
        <w:spacing w:after="0" w:line="480" w:lineRule="auto"/>
        <w:contextualSpacing/>
      </w:pPr>
      <w:r>
        <w:t>2 May 2020</w:t>
      </w:r>
    </w:p>
    <w:p w14:paraId="3362C796" w14:textId="2EA4322E" w:rsidR="00E64EC7" w:rsidRDefault="00E64EC7" w:rsidP="00E64EC7">
      <w:pPr>
        <w:spacing w:after="0" w:line="480" w:lineRule="auto"/>
        <w:contextualSpacing/>
        <w:jc w:val="center"/>
      </w:pPr>
      <w:r>
        <w:t>H</w:t>
      </w:r>
      <w:r w:rsidRPr="00E64EC7">
        <w:t xml:space="preserve">ow emojis </w:t>
      </w:r>
      <w:r>
        <w:t>can be used as a</w:t>
      </w:r>
      <w:r w:rsidRPr="00E64EC7">
        <w:t xml:space="preserve"> form of socialization in Facebook Groups</w:t>
      </w:r>
    </w:p>
    <w:p w14:paraId="5374F124" w14:textId="766D4CC5" w:rsidR="004E08E0" w:rsidRDefault="004D5F87" w:rsidP="004E08E0">
      <w:pPr>
        <w:spacing w:after="0" w:line="480" w:lineRule="auto"/>
        <w:ind w:firstLine="720"/>
        <w:contextualSpacing/>
      </w:pPr>
      <w:r>
        <w:t xml:space="preserve">The use of emoji </w:t>
      </w:r>
      <w:r w:rsidR="007044E1">
        <w:t xml:space="preserve">in conversations </w:t>
      </w:r>
      <w:r w:rsidR="00667D47">
        <w:t xml:space="preserve">is important to note </w:t>
      </w:r>
      <w:r w:rsidR="007044E1">
        <w:t xml:space="preserve">in </w:t>
      </w:r>
      <w:r w:rsidR="0081686A">
        <w:t xml:space="preserve">different forms of </w:t>
      </w:r>
      <w:r w:rsidR="00050322">
        <w:t xml:space="preserve">the </w:t>
      </w:r>
      <w:r w:rsidR="007044E1">
        <w:t>digital</w:t>
      </w:r>
      <w:r w:rsidR="00BA1467">
        <w:t xml:space="preserve"> wor</w:t>
      </w:r>
      <w:r w:rsidR="00050322">
        <w:t>l</w:t>
      </w:r>
      <w:r w:rsidR="00BA1467">
        <w:t xml:space="preserve">d </w:t>
      </w:r>
      <w:r w:rsidR="00420C11">
        <w:t xml:space="preserve">in all sorts of different </w:t>
      </w:r>
      <w:r w:rsidR="00BA1467">
        <w:t>ways such as texting</w:t>
      </w:r>
      <w:r w:rsidR="00A5572C">
        <w:t>,</w:t>
      </w:r>
      <w:r w:rsidR="00A85564">
        <w:t xml:space="preserve"> o</w:t>
      </w:r>
      <w:r w:rsidR="00CB1139">
        <w:t>ther</w:t>
      </w:r>
      <w:r w:rsidR="00A85564">
        <w:t xml:space="preserve"> electronic</w:t>
      </w:r>
      <w:r w:rsidR="00CB1139">
        <w:t xml:space="preserve"> messages, and e</w:t>
      </w:r>
      <w:r w:rsidR="00FC58A0">
        <w:t>specially</w:t>
      </w:r>
      <w:r w:rsidR="00CB1139">
        <w:t xml:space="preserve"> in social media across various </w:t>
      </w:r>
      <w:r w:rsidR="00FC58A0">
        <w:t xml:space="preserve">platforms such as Twitter, </w:t>
      </w:r>
      <w:r w:rsidR="00042705">
        <w:t xml:space="preserve">Instagram, and Facebook. </w:t>
      </w:r>
      <w:r w:rsidR="001941DF">
        <w:t>Em</w:t>
      </w:r>
      <w:r w:rsidR="000B02E1">
        <w:t>oji</w:t>
      </w:r>
      <w:r w:rsidR="00E73488">
        <w:t>’s</w:t>
      </w:r>
      <w:r w:rsidR="000B02E1">
        <w:t xml:space="preserve"> are oftentimes used to convey certain meanings </w:t>
      </w:r>
      <w:r w:rsidR="00D46A54">
        <w:t>or represent certain things to the people that are reading the emoji’s.</w:t>
      </w:r>
      <w:r w:rsidR="00A078B9">
        <w:t xml:space="preserve"> </w:t>
      </w:r>
      <w:r w:rsidR="0022760E">
        <w:t>However</w:t>
      </w:r>
      <w:r w:rsidR="00E73488">
        <w:t>,</w:t>
      </w:r>
      <w:r w:rsidR="0022760E">
        <w:t xml:space="preserve"> the </w:t>
      </w:r>
      <w:r w:rsidR="00115793">
        <w:t xml:space="preserve">use of </w:t>
      </w:r>
      <w:r w:rsidR="00270DD6">
        <w:t xml:space="preserve">emojis are </w:t>
      </w:r>
      <w:r w:rsidR="000A1FC9">
        <w:t xml:space="preserve">not </w:t>
      </w:r>
      <w:r w:rsidR="002D5657">
        <w:t xml:space="preserve">exactly </w:t>
      </w:r>
      <w:r w:rsidR="00E73488">
        <w:t xml:space="preserve">a </w:t>
      </w:r>
      <w:r w:rsidR="002D5657">
        <w:t xml:space="preserve">new </w:t>
      </w:r>
      <w:r w:rsidR="00734452">
        <w:t xml:space="preserve">phenomenon and can possibly </w:t>
      </w:r>
      <w:r w:rsidR="00153ACB">
        <w:t xml:space="preserve">be traced back to </w:t>
      </w:r>
      <w:r w:rsidR="00E73488">
        <w:t xml:space="preserve">an </w:t>
      </w:r>
      <w:r w:rsidR="00153ACB">
        <w:t xml:space="preserve">earlier form of </w:t>
      </w:r>
      <w:r w:rsidR="004F734B" w:rsidRPr="004F734B">
        <w:t>communication</w:t>
      </w:r>
      <w:r w:rsidR="004F734B">
        <w:t>. Recent stud</w:t>
      </w:r>
      <w:r w:rsidR="00B44B32">
        <w:t xml:space="preserve">ies have shown that there are possible </w:t>
      </w:r>
      <w:r w:rsidR="00B14438">
        <w:t>p</w:t>
      </w:r>
      <w:r w:rsidR="00B14438" w:rsidRPr="00B14438">
        <w:t>arallels</w:t>
      </w:r>
      <w:r w:rsidR="00B14438">
        <w:t xml:space="preserve"> between emoji’s and </w:t>
      </w:r>
      <w:r w:rsidR="00CF52B4">
        <w:t xml:space="preserve">early writing systems of </w:t>
      </w:r>
      <w:r w:rsidR="005E3972" w:rsidRPr="005E3972">
        <w:t>hieroglyphs and cuneiform</w:t>
      </w:r>
      <w:r w:rsidR="005F410B">
        <w:t xml:space="preserve">. </w:t>
      </w:r>
      <w:r w:rsidR="008535E5">
        <w:t xml:space="preserve">Thus making it important to </w:t>
      </w:r>
      <w:r w:rsidR="00726E87">
        <w:t xml:space="preserve">see how emoji’s are </w:t>
      </w:r>
      <w:r w:rsidR="00A97631">
        <w:t>used today as a form of socialization</w:t>
      </w:r>
      <w:r w:rsidR="001A7AE5">
        <w:t xml:space="preserve"> in </w:t>
      </w:r>
      <w:r w:rsidR="00394830">
        <w:t xml:space="preserve">digital media. </w:t>
      </w:r>
    </w:p>
    <w:p w14:paraId="44BE89F2" w14:textId="432B8BFC" w:rsidR="00B9727F" w:rsidRDefault="00AA1A89" w:rsidP="005D11CD">
      <w:pPr>
        <w:spacing w:after="0" w:line="480" w:lineRule="auto"/>
        <w:ind w:firstLine="720"/>
        <w:contextualSpacing/>
      </w:pPr>
      <w:r>
        <w:t>In this paper</w:t>
      </w:r>
      <w:r w:rsidR="00E73488">
        <w:t>,</w:t>
      </w:r>
      <w:r>
        <w:t xml:space="preserve"> I </w:t>
      </w:r>
      <w:r w:rsidR="004E08E0" w:rsidRPr="004E08E0">
        <w:t xml:space="preserve">look into how emojis are used as a form of socialization in </w:t>
      </w:r>
      <w:r w:rsidR="004E08E0">
        <w:t xml:space="preserve">a </w:t>
      </w:r>
      <w:r w:rsidR="004E08E0" w:rsidRPr="004E08E0">
        <w:t>Facebook Group</w:t>
      </w:r>
      <w:r w:rsidR="004E08E0">
        <w:t xml:space="preserve"> called </w:t>
      </w:r>
      <w:r w:rsidR="004E08E0" w:rsidRPr="004E08E0">
        <w:t>My Hero Academia Official Fan Club.</w:t>
      </w:r>
      <w:r w:rsidR="00635986">
        <w:t xml:space="preserve"> </w:t>
      </w:r>
      <w:r w:rsidR="00EC7C12">
        <w:t xml:space="preserve">By first </w:t>
      </w:r>
      <w:r w:rsidR="005E5E83">
        <w:t xml:space="preserve">giving a detailed background of the group itself including </w:t>
      </w:r>
      <w:r w:rsidR="00EA3D64">
        <w:t xml:space="preserve">gender, race, </w:t>
      </w:r>
      <w:r w:rsidR="001F73E5">
        <w:t>group performance</w:t>
      </w:r>
      <w:r w:rsidR="00667D47">
        <w:t xml:space="preserve"> that are shown in the group</w:t>
      </w:r>
      <w:r w:rsidR="00BD6A86">
        <w:t>, while including a brief description of the anime to be</w:t>
      </w:r>
      <w:r w:rsidR="002B0D23">
        <w:t>tter understand what is being discussed in the group. Next by looking at</w:t>
      </w:r>
      <w:r w:rsidR="00EC7C12">
        <w:t xml:space="preserve"> </w:t>
      </w:r>
      <w:r w:rsidR="008920CC" w:rsidRPr="008920CC">
        <w:t xml:space="preserve">posts </w:t>
      </w:r>
      <w:r w:rsidR="008920CC">
        <w:t xml:space="preserve">that are made by </w:t>
      </w:r>
      <w:r w:rsidR="008920CC" w:rsidRPr="008920CC">
        <w:t xml:space="preserve">group members including admins and moderators, </w:t>
      </w:r>
      <w:r w:rsidR="008920CC">
        <w:t xml:space="preserve">then comments and responses that are made to </w:t>
      </w:r>
      <w:r w:rsidR="00AD49A2">
        <w:t>other groups member’s posts or comments on the given topic</w:t>
      </w:r>
      <w:r w:rsidR="005C038C">
        <w:t>s</w:t>
      </w:r>
      <w:r w:rsidR="00AD49A2">
        <w:t xml:space="preserve"> that </w:t>
      </w:r>
      <w:r w:rsidR="005C038C">
        <w:t xml:space="preserve">are </w:t>
      </w:r>
      <w:r w:rsidR="00AD49A2">
        <w:t>being discussed in the group</w:t>
      </w:r>
      <w:r w:rsidR="00294D16">
        <w:t xml:space="preserve"> during my </w:t>
      </w:r>
      <w:r w:rsidR="00917757">
        <w:t>observations</w:t>
      </w:r>
      <w:r w:rsidR="008F6C31">
        <w:t xml:space="preserve">. </w:t>
      </w:r>
      <w:r w:rsidR="00810CAA">
        <w:t>While</w:t>
      </w:r>
      <w:r w:rsidR="008F6C31">
        <w:t xml:space="preserve"> my next</w:t>
      </w:r>
      <w:r w:rsidR="00F666BB">
        <w:t xml:space="preserve"> </w:t>
      </w:r>
      <w:r w:rsidR="00E56E06">
        <w:t>step</w:t>
      </w:r>
      <w:r w:rsidR="00F666BB">
        <w:t xml:space="preserve"> </w:t>
      </w:r>
      <w:r w:rsidR="00E664B8">
        <w:t>is</w:t>
      </w:r>
      <w:r w:rsidR="008F6C31">
        <w:t xml:space="preserve"> </w:t>
      </w:r>
      <w:r w:rsidR="003B095B">
        <w:t xml:space="preserve">to </w:t>
      </w:r>
      <w:bookmarkStart w:id="0" w:name="_Hlk39264960"/>
      <w:r w:rsidR="00F268BB">
        <w:t>contextualiz</w:t>
      </w:r>
      <w:r w:rsidR="003B095B">
        <w:t>e</w:t>
      </w:r>
      <w:bookmarkEnd w:id="0"/>
      <w:r w:rsidR="003B095B">
        <w:t xml:space="preserve"> the</w:t>
      </w:r>
      <w:r w:rsidR="00F268BB">
        <w:t xml:space="preserve"> multiple transcripts </w:t>
      </w:r>
      <w:r w:rsidR="0065288F">
        <w:t>of the group</w:t>
      </w:r>
      <w:r w:rsidR="00E73488">
        <w:t>'</w:t>
      </w:r>
      <w:r w:rsidR="0065288F">
        <w:t>s videos</w:t>
      </w:r>
      <w:r w:rsidR="007824BA">
        <w:t xml:space="preserve"> to better understand </w:t>
      </w:r>
      <w:r w:rsidR="0059400A">
        <w:t xml:space="preserve">how emoji’s are used as </w:t>
      </w:r>
      <w:r w:rsidR="00E73488">
        <w:t xml:space="preserve">a </w:t>
      </w:r>
      <w:r w:rsidR="0059400A">
        <w:t>f</w:t>
      </w:r>
      <w:r w:rsidR="00E73488">
        <w:t>or</w:t>
      </w:r>
      <w:r w:rsidR="0059400A">
        <w:t>m of socialization in this Facebook</w:t>
      </w:r>
      <w:r w:rsidR="00667D47">
        <w:t xml:space="preserve"> group</w:t>
      </w:r>
      <w:r w:rsidR="0059400A">
        <w:t xml:space="preserve">. </w:t>
      </w:r>
      <w:r w:rsidR="00CB0961">
        <w:t xml:space="preserve">These </w:t>
      </w:r>
      <w:r w:rsidR="00E14EC6">
        <w:t>are</w:t>
      </w:r>
      <w:r w:rsidR="00CB0961">
        <w:t xml:space="preserve"> </w:t>
      </w:r>
      <w:r w:rsidR="00CB0961">
        <w:lastRenderedPageBreak/>
        <w:t>done by</w:t>
      </w:r>
      <w:r w:rsidR="0073031B">
        <w:t xml:space="preserve"> a literature </w:t>
      </w:r>
      <w:r w:rsidR="00FA3612">
        <w:t>review of multiple article</w:t>
      </w:r>
      <w:r w:rsidR="00E56E06">
        <w:t>s</w:t>
      </w:r>
      <w:r w:rsidR="00FA3612">
        <w:t xml:space="preserve"> </w:t>
      </w:r>
      <w:r w:rsidR="00E14EC6">
        <w:t>that</w:t>
      </w:r>
      <w:r w:rsidR="007D7CAF">
        <w:t xml:space="preserve"> are used to help</w:t>
      </w:r>
      <w:r w:rsidR="00BB5DBE">
        <w:t xml:space="preserve"> explain </w:t>
      </w:r>
      <w:r w:rsidR="009A4777">
        <w:t>how emoji’s are used in similar cases</w:t>
      </w:r>
      <w:r w:rsidR="00A2184D">
        <w:t xml:space="preserve"> which are used to help with th</w:t>
      </w:r>
      <w:r w:rsidR="00CD7B4D">
        <w:t xml:space="preserve">e </w:t>
      </w:r>
      <w:r w:rsidR="00CD7B4D" w:rsidRPr="00CD7B4D">
        <w:t>contextual</w:t>
      </w:r>
      <w:r w:rsidR="00CD7B4D">
        <w:t xml:space="preserve">ization </w:t>
      </w:r>
      <w:r w:rsidR="00A2184D">
        <w:t>process</w:t>
      </w:r>
      <w:r w:rsidR="009A4777">
        <w:t xml:space="preserve">. </w:t>
      </w:r>
      <w:r w:rsidR="00942170">
        <w:t>Lastly, I con</w:t>
      </w:r>
      <w:r w:rsidR="002C7CE5">
        <w:t xml:space="preserve">clude with </w:t>
      </w:r>
      <w:r w:rsidR="006D7D9C">
        <w:t xml:space="preserve">what this research has </w:t>
      </w:r>
      <w:r w:rsidR="000C02E5">
        <w:t>accomplished and steps for fu</w:t>
      </w:r>
      <w:r w:rsidR="00C7614E">
        <w:t xml:space="preserve">ture </w:t>
      </w:r>
      <w:r w:rsidR="00662276">
        <w:t xml:space="preserve">research. </w:t>
      </w:r>
    </w:p>
    <w:p w14:paraId="55C865A8" w14:textId="4BFACD2C" w:rsidR="00F7752F" w:rsidRDefault="006B4065" w:rsidP="00F7752F">
      <w:pPr>
        <w:spacing w:after="0" w:line="480" w:lineRule="auto"/>
        <w:ind w:firstLine="720"/>
        <w:contextualSpacing/>
      </w:pPr>
      <w:r>
        <w:t xml:space="preserve">The Facebook group </w:t>
      </w:r>
      <w:r w:rsidR="00497F16" w:rsidRPr="00497F16">
        <w:t>My Hero Academia Official Fan Club</w:t>
      </w:r>
      <w:r w:rsidR="00497F16">
        <w:t xml:space="preserve"> was created </w:t>
      </w:r>
      <w:r w:rsidR="004577DF">
        <w:t xml:space="preserve">on </w:t>
      </w:r>
      <w:r w:rsidR="00D052CA" w:rsidRPr="00D052CA">
        <w:t>March 15, 2018</w:t>
      </w:r>
      <w:r w:rsidR="00E14EC6">
        <w:t>,</w:t>
      </w:r>
      <w:r w:rsidR="00D052CA">
        <w:t xml:space="preserve"> and has </w:t>
      </w:r>
      <w:r w:rsidR="00CE28E7">
        <w:t xml:space="preserve">all most 500,000 </w:t>
      </w:r>
      <w:r w:rsidR="007412D1">
        <w:t xml:space="preserve">members </w:t>
      </w:r>
      <w:r w:rsidR="00CE28E7">
        <w:t xml:space="preserve">and growing </w:t>
      </w:r>
      <w:r w:rsidR="00862300">
        <w:t xml:space="preserve">since the group was first created. </w:t>
      </w:r>
      <w:r w:rsidR="009C6209">
        <w:t xml:space="preserve">The group </w:t>
      </w:r>
      <w:r w:rsidR="004C7C6B" w:rsidRPr="004C7C6B">
        <w:t>posts at least over 300</w:t>
      </w:r>
      <w:r w:rsidR="007412D1">
        <w:t xml:space="preserve"> posts </w:t>
      </w:r>
      <w:r w:rsidR="004C7C6B">
        <w:t xml:space="preserve">if not more </w:t>
      </w:r>
      <w:r w:rsidR="004C7C6B" w:rsidRPr="004C7C6B">
        <w:t>a day and around 630,000 in the last month alone</w:t>
      </w:r>
      <w:r w:rsidR="008665BA">
        <w:t xml:space="preserve">. </w:t>
      </w:r>
      <w:r w:rsidR="00E674BB">
        <w:t xml:space="preserve">While besides group members the group has </w:t>
      </w:r>
      <w:r w:rsidR="0045376D">
        <w:t xml:space="preserve">multiple </w:t>
      </w:r>
      <w:r w:rsidR="0028217B" w:rsidRPr="0028217B">
        <w:t xml:space="preserve">admins and moderators that are responsible for making sure that the group rules are followed for </w:t>
      </w:r>
      <w:r w:rsidR="007412D1">
        <w:t>w</w:t>
      </w:r>
      <w:r w:rsidR="0028217B" w:rsidRPr="0028217B">
        <w:t>hat is posted in the group itself</w:t>
      </w:r>
      <w:r w:rsidR="0028217B">
        <w:t xml:space="preserve">. </w:t>
      </w:r>
      <w:r w:rsidR="00166B9F">
        <w:t xml:space="preserve">These rules have to with </w:t>
      </w:r>
      <w:r w:rsidR="00E43C62">
        <w:t xml:space="preserve">content and spoilers, language, </w:t>
      </w:r>
      <w:r w:rsidR="001E40C0">
        <w:t>appropriate topics,</w:t>
      </w:r>
      <w:r w:rsidR="002B5856">
        <w:t xml:space="preserve"> shipping, artwork</w:t>
      </w:r>
      <w:r w:rsidR="000C7F27">
        <w:t xml:space="preserve"> and cosplay, disagreement</w:t>
      </w:r>
      <w:r w:rsidR="00E14EC6">
        <w:t>,</w:t>
      </w:r>
      <w:r w:rsidR="000C7F27">
        <w:t xml:space="preserve"> and respect</w:t>
      </w:r>
      <w:r w:rsidR="007412D1">
        <w:t>ing the group</w:t>
      </w:r>
      <w:r w:rsidR="000C7F27">
        <w:t xml:space="preserve"> mo</w:t>
      </w:r>
      <w:r w:rsidR="005641B3">
        <w:t>derators.</w:t>
      </w:r>
      <w:r w:rsidR="008457E0">
        <w:t xml:space="preserve"> Group members use</w:t>
      </w:r>
      <w:r w:rsidR="003D62EB">
        <w:t xml:space="preserve"> </w:t>
      </w:r>
      <w:r w:rsidR="00920BE0" w:rsidRPr="00920BE0">
        <w:t>posts that can include either video clips that can be for example scenes from the anime and pictures as well as writings</w:t>
      </w:r>
      <w:r w:rsidR="00DC7F93">
        <w:t>.</w:t>
      </w:r>
      <w:r w:rsidR="00920BE0" w:rsidRPr="00920BE0">
        <w:t xml:space="preserve"> </w:t>
      </w:r>
      <w:r w:rsidR="003D56B8">
        <w:t>W</w:t>
      </w:r>
      <w:r w:rsidR="00920BE0" w:rsidRPr="00920BE0">
        <w:t>hile responses or comments are often time writings but can as well include pictures</w:t>
      </w:r>
      <w:r w:rsidR="003D56B8">
        <w:t>.</w:t>
      </w:r>
      <w:r w:rsidR="002F494A">
        <w:t xml:space="preserve"> Some of the group</w:t>
      </w:r>
      <w:r w:rsidR="00E14EC6">
        <w:t>'</w:t>
      </w:r>
      <w:r w:rsidR="002F494A">
        <w:t xml:space="preserve">s topics </w:t>
      </w:r>
      <w:r w:rsidR="00E40A77">
        <w:t xml:space="preserve">that are related to the anime include </w:t>
      </w:r>
      <w:r w:rsidR="00D056EB">
        <w:t xml:space="preserve">news, </w:t>
      </w:r>
      <w:r w:rsidR="002A3529">
        <w:t>m</w:t>
      </w:r>
      <w:r w:rsidR="002A3529" w:rsidRPr="002A3529">
        <w:t>erchandise</w:t>
      </w:r>
      <w:r w:rsidR="002A3529">
        <w:t>,</w:t>
      </w:r>
      <w:r w:rsidR="00065C29">
        <w:t xml:space="preserve"> artwork, gaming, cosplay, </w:t>
      </w:r>
      <w:r w:rsidR="00195EAD">
        <w:t>music,</w:t>
      </w:r>
      <w:r w:rsidR="00FD02AA">
        <w:t xml:space="preserve"> </w:t>
      </w:r>
      <w:r w:rsidR="00195EAD">
        <w:t>s</w:t>
      </w:r>
      <w:r w:rsidR="00FD02AA">
        <w:t>creenshots beside</w:t>
      </w:r>
      <w:r w:rsidR="006D2CA3">
        <w:t>s the manga which</w:t>
      </w:r>
      <w:r w:rsidR="007412D1">
        <w:t xml:space="preserve"> is</w:t>
      </w:r>
      <w:r w:rsidR="006D2CA3">
        <w:t xml:space="preserve"> the </w:t>
      </w:r>
      <w:r w:rsidR="0046432E">
        <w:t>graphic novel of My Hero Academia.</w:t>
      </w:r>
      <w:r w:rsidR="006451C8">
        <w:t xml:space="preserve"> It was hard to determine </w:t>
      </w:r>
      <w:r w:rsidR="00DC794B">
        <w:t xml:space="preserve">things like gender and race between group members including </w:t>
      </w:r>
      <w:r w:rsidR="00F5788D">
        <w:t xml:space="preserve">admins and moderators because often </w:t>
      </w:r>
      <w:r w:rsidR="007412D1">
        <w:t xml:space="preserve">times </w:t>
      </w:r>
      <w:r w:rsidR="00F5788D">
        <w:t xml:space="preserve">profile pictures are of </w:t>
      </w:r>
      <w:r w:rsidR="002E49C2">
        <w:t xml:space="preserve">sometimes of characters, </w:t>
      </w:r>
      <w:r w:rsidR="00C84FD6">
        <w:t xml:space="preserve">and other graphics </w:t>
      </w:r>
      <w:r w:rsidR="00514B80">
        <w:t xml:space="preserve">thus making </w:t>
      </w:r>
      <w:r w:rsidR="00E14EC6">
        <w:t xml:space="preserve">it </w:t>
      </w:r>
      <w:r w:rsidR="00514B80">
        <w:t xml:space="preserve">impossible to </w:t>
      </w:r>
      <w:r w:rsidR="00631CB0">
        <w:t xml:space="preserve">determine </w:t>
      </w:r>
      <w:r w:rsidR="00854C18">
        <w:t xml:space="preserve">things like race and gender. However, I was able to determine from a </w:t>
      </w:r>
      <w:r w:rsidR="0032062D">
        <w:t>few profile pictures that used photos of people</w:t>
      </w:r>
      <w:r w:rsidR="009A4084">
        <w:t xml:space="preserve">, </w:t>
      </w:r>
      <w:r w:rsidR="0085118E">
        <w:t xml:space="preserve">to find </w:t>
      </w:r>
      <w:r w:rsidR="009A4084">
        <w:t xml:space="preserve">things such as age, race, and gender. It was found that the group </w:t>
      </w:r>
      <w:r w:rsidR="00F5281C">
        <w:t xml:space="preserve">has a wide variety of </w:t>
      </w:r>
      <w:r w:rsidR="0085118E">
        <w:t xml:space="preserve">different </w:t>
      </w:r>
      <w:r w:rsidR="00F5281C">
        <w:t xml:space="preserve">gender identities and </w:t>
      </w:r>
      <w:r w:rsidR="0058614E">
        <w:t>ages from teenaged to young adult,</w:t>
      </w:r>
      <w:r w:rsidR="00465123">
        <w:t xml:space="preserve"> including multiple different races.</w:t>
      </w:r>
      <w:r w:rsidR="00B909FC">
        <w:t xml:space="preserve"> While group </w:t>
      </w:r>
      <w:r w:rsidR="0085118E">
        <w:t>performance</w:t>
      </w:r>
      <w:r w:rsidR="00B909FC">
        <w:t xml:space="preserve"> was </w:t>
      </w:r>
      <w:r w:rsidR="0085118E">
        <w:t>shown</w:t>
      </w:r>
      <w:r w:rsidR="00B909FC">
        <w:t xml:space="preserve"> in the posts and comments that are made in </w:t>
      </w:r>
      <w:r w:rsidR="00E91E8B">
        <w:t xml:space="preserve">the </w:t>
      </w:r>
      <w:r w:rsidR="00B909FC">
        <w:t xml:space="preserve">group </w:t>
      </w:r>
      <w:r w:rsidR="003E74C1">
        <w:t xml:space="preserve">during a given time </w:t>
      </w:r>
      <w:r w:rsidR="00DB590E">
        <w:t>that w</w:t>
      </w:r>
      <w:r w:rsidR="00E91E8B">
        <w:t>as</w:t>
      </w:r>
      <w:r w:rsidR="00DB590E">
        <w:t xml:space="preserve"> based o</w:t>
      </w:r>
      <w:r w:rsidR="00E91E8B">
        <w:t>n</w:t>
      </w:r>
      <w:r w:rsidR="00DB590E">
        <w:t xml:space="preserve"> different social norms. </w:t>
      </w:r>
      <w:r w:rsidR="009A7C0B">
        <w:t xml:space="preserve">Globalization </w:t>
      </w:r>
      <w:r w:rsidR="009C7BB8">
        <w:t xml:space="preserve">is also used because this is a public group </w:t>
      </w:r>
      <w:r w:rsidR="003C7CAB">
        <w:t xml:space="preserve">and </w:t>
      </w:r>
      <w:r w:rsidR="00B205BF">
        <w:t xml:space="preserve">has speakers from different languages </w:t>
      </w:r>
      <w:r w:rsidR="001A06E0">
        <w:t xml:space="preserve">such as French, </w:t>
      </w:r>
      <w:r w:rsidR="005B7C14">
        <w:lastRenderedPageBreak/>
        <w:t xml:space="preserve">Portuguese, Spanish, </w:t>
      </w:r>
      <w:r w:rsidR="002516BD">
        <w:t xml:space="preserve">and German besides </w:t>
      </w:r>
      <w:r w:rsidR="00483EBC">
        <w:t>English</w:t>
      </w:r>
      <w:r w:rsidR="00E91E8B">
        <w:t xml:space="preserve"> w</w:t>
      </w:r>
      <w:r w:rsidR="00DC59AC">
        <w:t xml:space="preserve">hich was shown in a few comments that were made from group members </w:t>
      </w:r>
      <w:r w:rsidR="002D5633">
        <w:t xml:space="preserve">in the group. </w:t>
      </w:r>
    </w:p>
    <w:p w14:paraId="0B9DAA10" w14:textId="2C033E49" w:rsidR="002D5633" w:rsidRDefault="00E91E8B" w:rsidP="00F7752F">
      <w:pPr>
        <w:spacing w:after="0" w:line="480" w:lineRule="auto"/>
        <w:ind w:firstLine="720"/>
        <w:contextualSpacing/>
      </w:pPr>
      <w:r>
        <w:t>T</w:t>
      </w:r>
      <w:r w:rsidR="002D5633">
        <w:t xml:space="preserve">o better </w:t>
      </w:r>
      <w:r w:rsidR="001022F4">
        <w:t xml:space="preserve">understand what </w:t>
      </w:r>
      <w:r w:rsidR="00874F67">
        <w:t xml:space="preserve">is being </w:t>
      </w:r>
      <w:r w:rsidR="0085118E">
        <w:t xml:space="preserve">discussed </w:t>
      </w:r>
      <w:r w:rsidR="006D1030">
        <w:t xml:space="preserve">by the group members in the group </w:t>
      </w:r>
      <w:r w:rsidR="003F2291">
        <w:t xml:space="preserve">by </w:t>
      </w:r>
      <w:r w:rsidR="006809F0">
        <w:t xml:space="preserve">understanding what the anime itself is about </w:t>
      </w:r>
      <w:r w:rsidR="001647DA">
        <w:t xml:space="preserve">can be helpful in this case. </w:t>
      </w:r>
      <w:r w:rsidR="00C74329">
        <w:t xml:space="preserve">The </w:t>
      </w:r>
      <w:r w:rsidR="000F42B0">
        <w:t xml:space="preserve">anime My Hero Academia is </w:t>
      </w:r>
      <w:r w:rsidR="00C87284">
        <w:t xml:space="preserve">about </w:t>
      </w:r>
      <w:r w:rsidR="00D3606F">
        <w:t>a boy name</w:t>
      </w:r>
      <w:r>
        <w:t>d</w:t>
      </w:r>
      <w:r w:rsidR="00D3606F">
        <w:t xml:space="preserve"> </w:t>
      </w:r>
      <w:proofErr w:type="spellStart"/>
      <w:r w:rsidR="00D3606F" w:rsidRPr="00D3606F">
        <w:t>Izuku</w:t>
      </w:r>
      <w:proofErr w:type="spellEnd"/>
      <w:r w:rsidR="00D3606F" w:rsidRPr="00D3606F">
        <w:t xml:space="preserve"> </w:t>
      </w:r>
      <w:proofErr w:type="spellStart"/>
      <w:r w:rsidR="00D3606F" w:rsidRPr="00D3606F">
        <w:t>Midoriya</w:t>
      </w:r>
      <w:proofErr w:type="spellEnd"/>
      <w:r w:rsidR="00D3606F">
        <w:t xml:space="preserve"> who lives in a word where </w:t>
      </w:r>
      <w:r w:rsidR="003D2370" w:rsidRPr="003D2370">
        <w:t>currently most of the human population posses</w:t>
      </w:r>
      <w:r>
        <w:t>se</w:t>
      </w:r>
      <w:r w:rsidR="003D2370" w:rsidRPr="003D2370">
        <w:t>s superpowers</w:t>
      </w:r>
      <w:r w:rsidR="006442C7">
        <w:t xml:space="preserve"> which are called </w:t>
      </w:r>
      <w:r w:rsidR="00443FE7">
        <w:t>“</w:t>
      </w:r>
      <w:r w:rsidR="00443FE7" w:rsidRPr="00443FE7">
        <w:t>Quirks</w:t>
      </w:r>
      <w:r w:rsidR="00443FE7">
        <w:t>”</w:t>
      </w:r>
      <w:r w:rsidR="00323F7E">
        <w:t xml:space="preserve">. While </w:t>
      </w:r>
      <w:proofErr w:type="spellStart"/>
      <w:r w:rsidR="00323F7E">
        <w:t>Midoriya</w:t>
      </w:r>
      <w:proofErr w:type="spellEnd"/>
      <w:r w:rsidR="00323F7E">
        <w:t xml:space="preserve"> is born with</w:t>
      </w:r>
      <w:r w:rsidR="0014626F">
        <w:t xml:space="preserve">out </w:t>
      </w:r>
      <w:r w:rsidR="00323F7E">
        <w:t>a Quirk of his own</w:t>
      </w:r>
      <w:r w:rsidR="002242B3">
        <w:t>,</w:t>
      </w:r>
      <w:r w:rsidR="00323F7E">
        <w:t xml:space="preserve"> dreams about becom</w:t>
      </w:r>
      <w:r w:rsidR="005045A4">
        <w:t>ing</w:t>
      </w:r>
      <w:r w:rsidR="00323F7E">
        <w:t xml:space="preserve"> a</w:t>
      </w:r>
      <w:r w:rsidR="001563D1">
        <w:t xml:space="preserve"> hero even after his </w:t>
      </w:r>
      <w:r w:rsidR="00D952EB">
        <w:t xml:space="preserve">past of being </w:t>
      </w:r>
      <w:r w:rsidR="000365B2">
        <w:t xml:space="preserve">bullied </w:t>
      </w:r>
      <w:r w:rsidR="00D952EB">
        <w:t xml:space="preserve"> by</w:t>
      </w:r>
      <w:r w:rsidR="000365B2">
        <w:t xml:space="preserve"> his</w:t>
      </w:r>
      <w:r w:rsidR="00D952EB">
        <w:t xml:space="preserve"> </w:t>
      </w:r>
      <w:r w:rsidR="00D952EB" w:rsidRPr="00D952EB">
        <w:t xml:space="preserve">childhood friend </w:t>
      </w:r>
      <w:proofErr w:type="spellStart"/>
      <w:r w:rsidR="00D952EB" w:rsidRPr="00D952EB">
        <w:t>Katsuki</w:t>
      </w:r>
      <w:proofErr w:type="spellEnd"/>
      <w:r w:rsidR="00D952EB" w:rsidRPr="00D952EB">
        <w:t xml:space="preserve"> </w:t>
      </w:r>
      <w:proofErr w:type="spellStart"/>
      <w:r w:rsidR="00D952EB" w:rsidRPr="00D952EB">
        <w:t>Bakugo</w:t>
      </w:r>
      <w:proofErr w:type="spellEnd"/>
      <w:r w:rsidR="00D952EB" w:rsidRPr="00D952EB">
        <w:t xml:space="preserve"> for lacking a Quirk</w:t>
      </w:r>
      <w:r w:rsidR="00D952EB">
        <w:t xml:space="preserve">. </w:t>
      </w:r>
      <w:r w:rsidR="00A63291">
        <w:t xml:space="preserve">But after </w:t>
      </w:r>
      <w:proofErr w:type="spellStart"/>
      <w:r w:rsidR="00CC7FDE">
        <w:t>Midoriya</w:t>
      </w:r>
      <w:proofErr w:type="spellEnd"/>
      <w:r w:rsidR="00CC7FDE">
        <w:t xml:space="preserve"> meets</w:t>
      </w:r>
      <w:r w:rsidR="00496BD1">
        <w:t xml:space="preserve"> his favorite hero All Might </w:t>
      </w:r>
      <w:r w:rsidR="00450872">
        <w:t>after being saved by him</w:t>
      </w:r>
      <w:r w:rsidR="00462E3F">
        <w:t xml:space="preserve">, All Might </w:t>
      </w:r>
      <w:r w:rsidR="00803097">
        <w:t>reve</w:t>
      </w:r>
      <w:r w:rsidR="005045A4">
        <w:t>a</w:t>
      </w:r>
      <w:r w:rsidR="00803097">
        <w:t>l</w:t>
      </w:r>
      <w:r w:rsidR="000365B2">
        <w:t>s</w:t>
      </w:r>
      <w:r w:rsidR="00462E3F">
        <w:t xml:space="preserve"> </w:t>
      </w:r>
      <w:r w:rsidR="00803097">
        <w:t xml:space="preserve">the nature of </w:t>
      </w:r>
      <w:r w:rsidR="00803097" w:rsidRPr="00803097">
        <w:t xml:space="preserve">his Quirk "One For All" and passes it down to </w:t>
      </w:r>
      <w:proofErr w:type="spellStart"/>
      <w:r w:rsidR="00056BB0">
        <w:t>Midoriya</w:t>
      </w:r>
      <w:proofErr w:type="spellEnd"/>
      <w:r w:rsidR="005A2EEB">
        <w:t xml:space="preserve"> </w:t>
      </w:r>
      <w:r w:rsidR="00803097" w:rsidRPr="00803097">
        <w:t>to succeed him after seeing the youth's determination in the face of danger</w:t>
      </w:r>
      <w:r w:rsidR="00056BB0">
        <w:t xml:space="preserve"> even without a Quirk. </w:t>
      </w:r>
      <w:r w:rsidR="00F7715F">
        <w:t xml:space="preserve">So after </w:t>
      </w:r>
      <w:proofErr w:type="spellStart"/>
      <w:r w:rsidR="00FA4EA1">
        <w:t>Midoriya</w:t>
      </w:r>
      <w:proofErr w:type="spellEnd"/>
      <w:r w:rsidR="00FA4EA1" w:rsidRPr="00FA4EA1">
        <w:t xml:space="preserve"> begins his path to becoming a hero in attending U.A. High School</w:t>
      </w:r>
      <w:r w:rsidR="00AC0A59">
        <w:t xml:space="preserve"> to train to become a hero </w:t>
      </w:r>
      <w:r w:rsidR="0084448D" w:rsidRPr="0084448D">
        <w:t xml:space="preserve">alongside </w:t>
      </w:r>
      <w:proofErr w:type="spellStart"/>
      <w:r w:rsidR="0084448D" w:rsidRPr="0084448D">
        <w:t>Bakugo</w:t>
      </w:r>
      <w:proofErr w:type="spellEnd"/>
      <w:r w:rsidR="0084448D" w:rsidRPr="0084448D">
        <w:t xml:space="preserve"> and the friends they make in Class 1-A</w:t>
      </w:r>
      <w:r w:rsidR="0084448D">
        <w:t xml:space="preserve">. </w:t>
      </w:r>
      <w:r w:rsidR="006B4506">
        <w:t xml:space="preserve">While trying to stop All Might’s </w:t>
      </w:r>
      <w:r w:rsidR="00961CAA" w:rsidRPr="00961CAA">
        <w:t>nemesis</w:t>
      </w:r>
      <w:r w:rsidR="00961CAA">
        <w:t xml:space="preserve"> </w:t>
      </w:r>
      <w:r w:rsidR="00961CAA" w:rsidRPr="00961CAA">
        <w:t>"One For All</w:t>
      </w:r>
      <w:r w:rsidR="00961CAA">
        <w:t xml:space="preserve">” </w:t>
      </w:r>
      <w:r w:rsidR="00E01B8A">
        <w:t xml:space="preserve">and his </w:t>
      </w:r>
      <w:r w:rsidR="00572536" w:rsidRPr="00572536">
        <w:t xml:space="preserve">apprentice </w:t>
      </w:r>
      <w:proofErr w:type="spellStart"/>
      <w:r w:rsidR="00572536" w:rsidRPr="00572536">
        <w:t>Tomura</w:t>
      </w:r>
      <w:proofErr w:type="spellEnd"/>
      <w:r w:rsidR="00572536" w:rsidRPr="00572536">
        <w:t xml:space="preserve"> </w:t>
      </w:r>
      <w:proofErr w:type="spellStart"/>
      <w:r w:rsidR="00572536" w:rsidRPr="00572536">
        <w:t>Shigaraki</w:t>
      </w:r>
      <w:proofErr w:type="spellEnd"/>
      <w:r w:rsidR="00572536">
        <w:t xml:space="preserve"> as they </w:t>
      </w:r>
      <w:r w:rsidR="001632E5">
        <w:t>try</w:t>
      </w:r>
      <w:r w:rsidR="005045A4">
        <w:t xml:space="preserve"> to</w:t>
      </w:r>
      <w:r w:rsidR="001632E5">
        <w:t xml:space="preserve"> </w:t>
      </w:r>
      <w:r w:rsidR="001632E5" w:rsidRPr="001632E5">
        <w:t>destroy the current society and its heroes.</w:t>
      </w:r>
    </w:p>
    <w:p w14:paraId="2EF1CB9A" w14:textId="65A15293" w:rsidR="00C61451" w:rsidRDefault="0072544D" w:rsidP="00F7752F">
      <w:pPr>
        <w:spacing w:after="0" w:line="480" w:lineRule="auto"/>
        <w:ind w:firstLine="720"/>
        <w:contextualSpacing/>
      </w:pPr>
      <w:r>
        <w:t>After doing a couple</w:t>
      </w:r>
      <w:r w:rsidR="005045A4">
        <w:t xml:space="preserve"> of</w:t>
      </w:r>
      <w:r>
        <w:t xml:space="preserve"> days of </w:t>
      </w:r>
      <w:r w:rsidR="00A5748F">
        <w:t>observation I was able to get a better idea of how emojis are used as a form of socialization in this Facebook group</w:t>
      </w:r>
      <w:r w:rsidR="00C27331">
        <w:t xml:space="preserve">. </w:t>
      </w:r>
      <w:r w:rsidR="00215CB2">
        <w:t>On the first day of my observatio</w:t>
      </w:r>
      <w:r w:rsidR="004C5512">
        <w:t xml:space="preserve">n </w:t>
      </w:r>
      <w:r w:rsidR="00FB7271">
        <w:t xml:space="preserve">while observing the group for a total of 45 mins </w:t>
      </w:r>
      <w:r w:rsidR="00460EE6">
        <w:t xml:space="preserve">it was found that most of all the comments had some sort of </w:t>
      </w:r>
      <w:r w:rsidR="009A0CB3">
        <w:t>emoji’s</w:t>
      </w:r>
      <w:r w:rsidR="00460EE6">
        <w:t xml:space="preserve"> in them</w:t>
      </w:r>
      <w:r w:rsidR="009A0CB3">
        <w:t xml:space="preserve"> and some of these</w:t>
      </w:r>
      <w:r w:rsidR="004E067C">
        <w:t xml:space="preserve"> emoji’s were a thumbs up</w:t>
      </w:r>
      <w:r w:rsidR="004B1AF6">
        <w:t xml:space="preserve">, hearts, </w:t>
      </w:r>
      <w:r w:rsidR="009A0CB3">
        <w:t xml:space="preserve">and </w:t>
      </w:r>
      <w:r w:rsidR="004B1AF6">
        <w:t>laughing faces</w:t>
      </w:r>
      <w:r w:rsidR="009A0CB3">
        <w:t>.</w:t>
      </w:r>
      <w:r w:rsidR="00361FC2">
        <w:t xml:space="preserve"> </w:t>
      </w:r>
      <w:r w:rsidR="00645DCF">
        <w:t>One of the main topics of conversation had to</w:t>
      </w:r>
      <w:r w:rsidR="000365B2">
        <w:t xml:space="preserve"> do</w:t>
      </w:r>
      <w:r w:rsidR="00645DCF">
        <w:t xml:space="preserve"> with one of the main cha</w:t>
      </w:r>
      <w:r w:rsidR="00673787">
        <w:t>racters</w:t>
      </w:r>
      <w:r w:rsidR="00645DCF">
        <w:t xml:space="preserve"> </w:t>
      </w:r>
      <w:r w:rsidR="00673787">
        <w:t xml:space="preserve">for the anime, this character </w:t>
      </w:r>
      <w:r w:rsidR="00BE7C7B">
        <w:t xml:space="preserve">was </w:t>
      </w:r>
      <w:proofErr w:type="spellStart"/>
      <w:r w:rsidR="00BE7C7B">
        <w:t>Bakugo</w:t>
      </w:r>
      <w:proofErr w:type="spellEnd"/>
      <w:r w:rsidR="002B6E28">
        <w:t>.</w:t>
      </w:r>
      <w:r w:rsidR="00C451DD">
        <w:t xml:space="preserve"> </w:t>
      </w:r>
      <w:r w:rsidR="00C46825">
        <w:t>Most of the post</w:t>
      </w:r>
      <w:r w:rsidR="005045A4">
        <w:t>s</w:t>
      </w:r>
      <w:r w:rsidR="00C46825">
        <w:t xml:space="preserve"> that were about </w:t>
      </w:r>
      <w:proofErr w:type="spellStart"/>
      <w:r w:rsidR="00C46825">
        <w:t>Bakugo’s</w:t>
      </w:r>
      <w:proofErr w:type="spellEnd"/>
      <w:r w:rsidR="00C46825">
        <w:t xml:space="preserve"> birthday </w:t>
      </w:r>
      <w:r w:rsidR="00B821D7">
        <w:t xml:space="preserve">simply stated Happy Birthday with </w:t>
      </w:r>
      <w:r w:rsidR="0069301D">
        <w:t xml:space="preserve">emoji’s that are related to the character </w:t>
      </w:r>
      <w:r w:rsidR="00986A49">
        <w:t xml:space="preserve">himself. One post states “ Happy Birthday </w:t>
      </w:r>
      <w:proofErr w:type="spellStart"/>
      <w:r w:rsidR="00C72A7B">
        <w:t>Bakugou</w:t>
      </w:r>
      <w:proofErr w:type="spellEnd"/>
      <w:r w:rsidR="00C72A7B">
        <w:t xml:space="preserve">” </w:t>
      </w:r>
      <w:r w:rsidR="007D5590">
        <w:t>which is an alternative spelling of his name</w:t>
      </w:r>
      <w:r w:rsidR="00E81081">
        <w:t xml:space="preserve"> with emoji of firing </w:t>
      </w:r>
      <w:r w:rsidR="000365B2">
        <w:t>explosion</w:t>
      </w:r>
      <w:r w:rsidR="000E6602">
        <w:t xml:space="preserve">s </w:t>
      </w:r>
      <w:r w:rsidR="00E81081">
        <w:t xml:space="preserve">because </w:t>
      </w:r>
      <w:proofErr w:type="spellStart"/>
      <w:r w:rsidR="00322AA5">
        <w:t>Bakugo’s</w:t>
      </w:r>
      <w:proofErr w:type="spellEnd"/>
      <w:r w:rsidR="00322AA5">
        <w:t xml:space="preserve"> Quirk is </w:t>
      </w:r>
      <w:r w:rsidR="00E1617E">
        <w:t xml:space="preserve">an </w:t>
      </w:r>
      <w:r w:rsidR="00DE19E7">
        <w:t xml:space="preserve">explosion </w:t>
      </w:r>
      <w:r w:rsidR="000E6602">
        <w:t>which</w:t>
      </w:r>
      <w:r w:rsidR="00DE19E7">
        <w:t xml:space="preserve"> he sho</w:t>
      </w:r>
      <w:r w:rsidR="00AA7539">
        <w:t>ots</w:t>
      </w:r>
      <w:r w:rsidR="00DE19E7">
        <w:t xml:space="preserve"> out of his hands.</w:t>
      </w:r>
      <w:r w:rsidR="00C51141">
        <w:t xml:space="preserve"> </w:t>
      </w:r>
      <w:r w:rsidR="008C0B92">
        <w:t xml:space="preserve">Then the </w:t>
      </w:r>
      <w:r w:rsidR="008C0B92">
        <w:lastRenderedPageBreak/>
        <w:t xml:space="preserve">comments that are posted are related to the character’s </w:t>
      </w:r>
      <w:r w:rsidR="00B86591">
        <w:t>personality but the comments don’t use any emoji’s in them</w:t>
      </w:r>
      <w:r w:rsidR="003D38A9">
        <w:t xml:space="preserve">. Two comments are </w:t>
      </w:r>
      <w:r w:rsidR="00CF0B55">
        <w:t xml:space="preserve">“ Happy Birthday Crazy hero” with no emoji and </w:t>
      </w:r>
      <w:r w:rsidR="007A494E">
        <w:t>“ I hope</w:t>
      </w:r>
      <w:r w:rsidR="00EC528C">
        <w:t xml:space="preserve"> </w:t>
      </w:r>
      <w:proofErr w:type="spellStart"/>
      <w:r w:rsidR="00EC528C">
        <w:t>Bak</w:t>
      </w:r>
      <w:r w:rsidR="00F434EC">
        <w:t>u</w:t>
      </w:r>
      <w:r w:rsidR="00EC528C">
        <w:t>go</w:t>
      </w:r>
      <w:proofErr w:type="spellEnd"/>
      <w:r w:rsidR="00EC528C">
        <w:t xml:space="preserve"> don’t use some explosions on his birthday” with no emoji’s. </w:t>
      </w:r>
      <w:r w:rsidR="00EE6B3A">
        <w:t>While a second post</w:t>
      </w:r>
      <w:r w:rsidR="0099126E">
        <w:t xml:space="preserve"> that is related to </w:t>
      </w:r>
      <w:proofErr w:type="spellStart"/>
      <w:r w:rsidR="0099126E">
        <w:t>Bakugo’s</w:t>
      </w:r>
      <w:proofErr w:type="spellEnd"/>
      <w:r w:rsidR="0099126E">
        <w:t xml:space="preserve"> birthday has a fan</w:t>
      </w:r>
      <w:r w:rsidR="00E1617E">
        <w:t>-</w:t>
      </w:r>
      <w:r w:rsidR="0099126E">
        <w:t xml:space="preserve">made comic of </w:t>
      </w:r>
      <w:proofErr w:type="spellStart"/>
      <w:r w:rsidR="0099126E">
        <w:t>Bakugo</w:t>
      </w:r>
      <w:proofErr w:type="spellEnd"/>
      <w:r w:rsidR="0099126E">
        <w:t xml:space="preserve"> and </w:t>
      </w:r>
      <w:r w:rsidR="00610603">
        <w:t xml:space="preserve">another character called </w:t>
      </w:r>
      <w:proofErr w:type="spellStart"/>
      <w:r w:rsidR="00481F1B" w:rsidRPr="00481F1B">
        <w:t>Ochaco</w:t>
      </w:r>
      <w:proofErr w:type="spellEnd"/>
      <w:r w:rsidR="001D1D94">
        <w:t xml:space="preserve">. </w:t>
      </w:r>
      <w:r w:rsidR="009D7710">
        <w:t xml:space="preserve">The </w:t>
      </w:r>
      <w:r w:rsidR="009326B2">
        <w:t>comments</w:t>
      </w:r>
      <w:r w:rsidR="009D7710">
        <w:t xml:space="preserve"> however in this post </w:t>
      </w:r>
      <w:r w:rsidR="00B52495">
        <w:t>do have emoji</w:t>
      </w:r>
      <w:r w:rsidR="00AA7539">
        <w:t>s</w:t>
      </w:r>
      <w:r w:rsidR="00B52495">
        <w:t xml:space="preserve"> included in their comments which include ex</w:t>
      </w:r>
      <w:r w:rsidR="009326B2">
        <w:t>plosion</w:t>
      </w:r>
      <w:r w:rsidR="00593EA1">
        <w:t xml:space="preserve"> emoji’s </w:t>
      </w:r>
      <w:r w:rsidR="009326B2">
        <w:t>beside the usual emoji’s that are used in the group.</w:t>
      </w:r>
      <w:r w:rsidR="00ED4B41">
        <w:t xml:space="preserve"> </w:t>
      </w:r>
      <w:r w:rsidR="00EB2850">
        <w:t xml:space="preserve">On the second day of observation </w:t>
      </w:r>
      <w:r w:rsidR="002F3AFB">
        <w:t>that took place over the course of 30 mins</w:t>
      </w:r>
      <w:r w:rsidR="00E1617E">
        <w:t>,</w:t>
      </w:r>
      <w:r w:rsidR="002F3AFB">
        <w:t xml:space="preserve"> it was</w:t>
      </w:r>
      <w:r w:rsidR="00AA7539">
        <w:t xml:space="preserve"> found</w:t>
      </w:r>
      <w:r w:rsidR="002F3AFB">
        <w:t xml:space="preserve"> that </w:t>
      </w:r>
      <w:r w:rsidR="00A742CB">
        <w:t>the use of emoji’s was</w:t>
      </w:r>
      <w:r w:rsidR="004E21BF">
        <w:t xml:space="preserve"> higher then what </w:t>
      </w:r>
      <w:r w:rsidR="00AA7539">
        <w:t xml:space="preserve">was </w:t>
      </w:r>
      <w:r w:rsidR="004E21BF">
        <w:t>used in the first day of ob</w:t>
      </w:r>
      <w:r w:rsidR="00141D6F">
        <w:t>servation even t</w:t>
      </w:r>
      <w:r w:rsidR="00E1617E">
        <w:t>h</w:t>
      </w:r>
      <w:r w:rsidR="00141D6F">
        <w:t xml:space="preserve">ough the same types of emojis were used. </w:t>
      </w:r>
      <w:r w:rsidR="00472B87">
        <w:t>The use of emoji</w:t>
      </w:r>
      <w:r w:rsidR="00AA7539">
        <w:t>s</w:t>
      </w:r>
      <w:r w:rsidR="00472B87">
        <w:t xml:space="preserve"> was </w:t>
      </w:r>
      <w:r w:rsidR="00F86E2A">
        <w:t xml:space="preserve">most used in comments of cosplay pictures of the </w:t>
      </w:r>
      <w:r w:rsidR="00AA7539">
        <w:t xml:space="preserve"> character </w:t>
      </w:r>
      <w:r w:rsidR="00F86E2A">
        <w:t xml:space="preserve">Todoroki </w:t>
      </w:r>
      <w:r w:rsidR="00F81ECF">
        <w:t>and a couple</w:t>
      </w:r>
      <w:r w:rsidR="00E1617E">
        <w:t xml:space="preserve"> of</w:t>
      </w:r>
      <w:r w:rsidR="00F81ECF">
        <w:t xml:space="preserve"> other characters, and as well </w:t>
      </w:r>
      <w:r w:rsidR="00E1617E">
        <w:t xml:space="preserve">as </w:t>
      </w:r>
      <w:r w:rsidR="00F81ECF">
        <w:t xml:space="preserve">from </w:t>
      </w:r>
      <w:r w:rsidR="001E0F83">
        <w:t xml:space="preserve">a </w:t>
      </w:r>
      <w:r w:rsidR="002F3AFB">
        <w:t>gender</w:t>
      </w:r>
      <w:r w:rsidR="00E1617E">
        <w:t>-</w:t>
      </w:r>
      <w:r w:rsidR="002F3AFB">
        <w:t>bent</w:t>
      </w:r>
      <w:r w:rsidR="00C14DB7">
        <w:t xml:space="preserve"> fanart of the main character </w:t>
      </w:r>
      <w:proofErr w:type="spellStart"/>
      <w:r w:rsidR="00C14DB7" w:rsidRPr="00C14DB7">
        <w:t>Midoriya</w:t>
      </w:r>
      <w:proofErr w:type="spellEnd"/>
      <w:r w:rsidR="00C14DB7">
        <w:t xml:space="preserve">. </w:t>
      </w:r>
      <w:r w:rsidR="002F7662">
        <w:t xml:space="preserve">While overall the </w:t>
      </w:r>
      <w:r w:rsidR="002F3AFB">
        <w:t>gender</w:t>
      </w:r>
      <w:r w:rsidR="00E1617E">
        <w:t>-</w:t>
      </w:r>
      <w:r w:rsidR="002F3AFB">
        <w:t>bent</w:t>
      </w:r>
      <w:r w:rsidR="002F7662">
        <w:t xml:space="preserve"> post had the most use of emoji’s with over 500 comments </w:t>
      </w:r>
      <w:r w:rsidR="00123B56">
        <w:t xml:space="preserve">that include emoji’s </w:t>
      </w:r>
      <w:r w:rsidR="002F3AFB">
        <w:t>such as laughing faces, hearts, and faces with heart eyes.</w:t>
      </w:r>
      <w:r w:rsidR="00872B11">
        <w:t xml:space="preserve"> </w:t>
      </w:r>
      <w:r w:rsidR="00B664D6">
        <w:t xml:space="preserve"> </w:t>
      </w:r>
      <w:r w:rsidR="00032AFD">
        <w:t xml:space="preserve">While on my last day of observation </w:t>
      </w:r>
      <w:r w:rsidR="00AA7539">
        <w:t xml:space="preserve">that took place for 45 mins </w:t>
      </w:r>
      <w:r w:rsidR="00032AFD">
        <w:t xml:space="preserve">I noticed that there appeared to less use of emoji’s used in group members post but more emojis were used in the comments instead. </w:t>
      </w:r>
      <w:r w:rsidR="00592773">
        <w:t xml:space="preserve">Such as in one post which asked “ If you had a quirk, what are you gonna be? A hero or a villain? And why?”, </w:t>
      </w:r>
      <w:r w:rsidR="003409A2">
        <w:t xml:space="preserve">while the post itself had no emoji’s, the comments had multiple uses of emojis. The emoji’s varied from </w:t>
      </w:r>
      <w:r w:rsidR="00CC0527">
        <w:t xml:space="preserve">laughing faces, </w:t>
      </w:r>
      <w:r w:rsidR="00FB179C">
        <w:t>winky</w:t>
      </w:r>
      <w:r w:rsidR="00CC0527">
        <w:t xml:space="preserve"> faces, heart eyes face, and girl s</w:t>
      </w:r>
      <w:r w:rsidR="00AA7539">
        <w:t xml:space="preserve">hrugging </w:t>
      </w:r>
      <w:r w:rsidR="00CC0527">
        <w:t xml:space="preserve">her shoulders. </w:t>
      </w:r>
      <w:r w:rsidR="002325AE">
        <w:t>While other emoji’s that were shown throughout</w:t>
      </w:r>
      <w:r w:rsidR="00CC0527">
        <w:t xml:space="preserve"> </w:t>
      </w:r>
      <w:r w:rsidR="002325AE">
        <w:t xml:space="preserve">the </w:t>
      </w:r>
      <w:r w:rsidR="00AA7539">
        <w:t xml:space="preserve"> other </w:t>
      </w:r>
      <w:r w:rsidR="002325AE">
        <w:t xml:space="preserve">comments were </w:t>
      </w:r>
      <w:r w:rsidR="00ED623C">
        <w:t xml:space="preserve">hearts, </w:t>
      </w:r>
      <w:r w:rsidR="00A76A42">
        <w:t>confused</w:t>
      </w:r>
      <w:r w:rsidR="00ED623C">
        <w:t xml:space="preserve"> face, an art p</w:t>
      </w:r>
      <w:r w:rsidR="00CA242B">
        <w:t>alette</w:t>
      </w:r>
      <w:r w:rsidR="00ED623C">
        <w:t>, crying face, pleading</w:t>
      </w:r>
      <w:r w:rsidR="00CA242B">
        <w:t xml:space="preserve"> </w:t>
      </w:r>
      <w:r w:rsidR="00ED623C">
        <w:t xml:space="preserve">face, flames, </w:t>
      </w:r>
      <w:r w:rsidR="00A76A42">
        <w:t>ok hand, and thinking face and including a nauseated face.</w:t>
      </w:r>
      <w:r w:rsidR="001547A3">
        <w:t xml:space="preserve"> These emojis were used in posts</w:t>
      </w:r>
      <w:r w:rsidR="00CA242B">
        <w:t xml:space="preserve"> comments</w:t>
      </w:r>
      <w:r w:rsidR="001547A3">
        <w:t xml:space="preserve"> of videos, memes, </w:t>
      </w:r>
      <w:r w:rsidR="004D1341">
        <w:t xml:space="preserve">and fanarts </w:t>
      </w:r>
      <w:r w:rsidR="00A16E42">
        <w:t xml:space="preserve">over the course of my observation </w:t>
      </w:r>
      <w:r w:rsidR="009B3224">
        <w:t>on that day.</w:t>
      </w:r>
    </w:p>
    <w:p w14:paraId="776E54E7" w14:textId="51A0B940" w:rsidR="009B3224" w:rsidRDefault="009B3224" w:rsidP="00F7752F">
      <w:pPr>
        <w:spacing w:after="0" w:line="480" w:lineRule="auto"/>
        <w:ind w:firstLine="720"/>
        <w:contextualSpacing/>
      </w:pPr>
      <w:r>
        <w:t xml:space="preserve">After my </w:t>
      </w:r>
      <w:r w:rsidR="00BB0111">
        <w:t>initial</w:t>
      </w:r>
      <w:r>
        <w:t xml:space="preserve"> observation</w:t>
      </w:r>
      <w:r w:rsidR="001E0F83">
        <w:t>,</w:t>
      </w:r>
      <w:r>
        <w:t xml:space="preserve"> I was able to find two short videos </w:t>
      </w:r>
      <w:r w:rsidR="00675D2F">
        <w:t>that are just over a minute long</w:t>
      </w:r>
      <w:r w:rsidR="001E0F83">
        <w:t>,</w:t>
      </w:r>
      <w:r w:rsidR="00ED659A">
        <w:t xml:space="preserve"> and</w:t>
      </w:r>
      <w:r w:rsidR="00675D2F">
        <w:t xml:space="preserve"> </w:t>
      </w:r>
      <w:r w:rsidR="00BB0111">
        <w:t>unfortunately</w:t>
      </w:r>
      <w:r w:rsidR="001E0F83">
        <w:t>,</w:t>
      </w:r>
      <w:r w:rsidR="00675D2F">
        <w:t xml:space="preserve"> these are only</w:t>
      </w:r>
      <w:r w:rsidR="00ED659A">
        <w:t xml:space="preserve"> two of a </w:t>
      </w:r>
      <w:r w:rsidR="00675D2F">
        <w:t xml:space="preserve"> few of the longer videos</w:t>
      </w:r>
      <w:r w:rsidR="009A34B1">
        <w:t xml:space="preserve"> that are</w:t>
      </w:r>
      <w:r w:rsidR="00675D2F">
        <w:t xml:space="preserve"> shown </w:t>
      </w:r>
      <w:r w:rsidR="00675D2F">
        <w:lastRenderedPageBreak/>
        <w:t xml:space="preserve">in the group </w:t>
      </w:r>
      <w:r w:rsidR="00BB0111">
        <w:t xml:space="preserve">and most of the videos are only a couple seconds long. </w:t>
      </w:r>
      <w:r w:rsidR="00BD1F71">
        <w:t xml:space="preserve">The first video is a parody of the </w:t>
      </w:r>
      <w:r w:rsidR="008E188A">
        <w:t>character</w:t>
      </w:r>
      <w:r w:rsidR="00BD1F71">
        <w:t xml:space="preserve"> </w:t>
      </w:r>
      <w:r w:rsidR="008E188A" w:rsidRPr="008E188A">
        <w:t xml:space="preserve">Todoroki </w:t>
      </w:r>
      <w:r w:rsidR="008E188A">
        <w:t xml:space="preserve">getting </w:t>
      </w:r>
      <w:r w:rsidR="008E188A" w:rsidRPr="008E188A">
        <w:t>a part</w:t>
      </w:r>
      <w:r w:rsidR="001E0F83">
        <w:t>-</w:t>
      </w:r>
      <w:r w:rsidR="008E188A" w:rsidRPr="008E188A">
        <w:t>time job</w:t>
      </w:r>
      <w:r w:rsidR="0097228A">
        <w:t xml:space="preserve"> and is a minute and 29 seconds long.</w:t>
      </w:r>
      <w:r w:rsidR="007A4178">
        <w:t xml:space="preserve"> </w:t>
      </w:r>
      <w:r w:rsidR="00CA242B">
        <w:t xml:space="preserve">Unfortunately </w:t>
      </w:r>
      <w:r w:rsidR="00CA242B" w:rsidRPr="00CA242B">
        <w:t>there is Adult language and subject manner</w:t>
      </w:r>
      <w:r w:rsidR="00CA242B">
        <w:t xml:space="preserve"> in the video </w:t>
      </w:r>
      <w:r w:rsidR="007A4178">
        <w:t>as well, but I also had trouble finding video that had speaking in it rather than just music or no words.</w:t>
      </w:r>
      <w:r w:rsidR="0097228A">
        <w:t xml:space="preserve"> While the second video is about </w:t>
      </w:r>
      <w:r w:rsidR="00C01E6D">
        <w:t xml:space="preserve">a person discussing an issue that he has noticed in the My Hero Academia fandom </w:t>
      </w:r>
      <w:r w:rsidR="00FE524B">
        <w:t xml:space="preserve">as a whole and his complaint about it </w:t>
      </w:r>
      <w:r w:rsidR="00B340B4">
        <w:t>which is just</w:t>
      </w:r>
      <w:r w:rsidR="007A4178">
        <w:t xml:space="preserve"> </w:t>
      </w:r>
      <w:r w:rsidR="00B340B4">
        <w:t xml:space="preserve">a minute long. </w:t>
      </w:r>
      <w:r w:rsidR="00E20FB7">
        <w:t>The transcript of these video</w:t>
      </w:r>
      <w:r w:rsidR="001E0F83">
        <w:t>s</w:t>
      </w:r>
      <w:r w:rsidR="00E20FB7">
        <w:t xml:space="preserve"> </w:t>
      </w:r>
      <w:r w:rsidR="001E0F83">
        <w:t>is</w:t>
      </w:r>
      <w:r w:rsidR="00E20FB7">
        <w:t xml:space="preserve"> shown below</w:t>
      </w:r>
      <w:r w:rsidR="002975CC">
        <w:t xml:space="preserve"> at the end of the paper</w:t>
      </w:r>
      <w:r w:rsidR="00670E55">
        <w:t>.</w:t>
      </w:r>
      <w:r w:rsidR="00177EA4">
        <w:t xml:space="preserve"> </w:t>
      </w:r>
      <w:r w:rsidR="0068220F">
        <w:t xml:space="preserve">Second there </w:t>
      </w:r>
      <w:r w:rsidR="007A4178">
        <w:t xml:space="preserve">are </w:t>
      </w:r>
      <w:r w:rsidR="00185A34">
        <w:t>only a</w:t>
      </w:r>
      <w:r w:rsidR="007A4178">
        <w:t xml:space="preserve"> </w:t>
      </w:r>
      <w:r w:rsidR="00185A34">
        <w:t xml:space="preserve">couple </w:t>
      </w:r>
      <w:r w:rsidR="007A4178">
        <w:t xml:space="preserve">of </w:t>
      </w:r>
      <w:r w:rsidR="002A48F2">
        <w:t xml:space="preserve">emoji’s </w:t>
      </w:r>
      <w:r w:rsidR="007A4178">
        <w:t xml:space="preserve"> used </w:t>
      </w:r>
      <w:r w:rsidR="002A48F2">
        <w:t>in the comments in the first video which are laughing face</w:t>
      </w:r>
      <w:r w:rsidR="0018300F">
        <w:t xml:space="preserve">, </w:t>
      </w:r>
      <w:r w:rsidR="007C533A">
        <w:t>smiling</w:t>
      </w:r>
      <w:r w:rsidR="0018300F">
        <w:t xml:space="preserve"> face</w:t>
      </w:r>
      <w:r w:rsidR="00B74EB0">
        <w:t xml:space="preserve"> with a hand over mouth</w:t>
      </w:r>
      <w:r w:rsidR="001E0F83">
        <w:t>,</w:t>
      </w:r>
      <w:r w:rsidR="00B74EB0">
        <w:t xml:space="preserve"> </w:t>
      </w:r>
      <w:r w:rsidR="00965F81">
        <w:t>and closed eyes laughing.</w:t>
      </w:r>
      <w:r w:rsidR="007C533A">
        <w:t xml:space="preserve"> While </w:t>
      </w:r>
      <w:r w:rsidR="007C533A" w:rsidRPr="007C533A">
        <w:t>unfortunately</w:t>
      </w:r>
      <w:r w:rsidR="001E0F83">
        <w:t>,</w:t>
      </w:r>
      <w:r w:rsidR="007C533A">
        <w:t xml:space="preserve"> the second video has no comments or emojis used.</w:t>
      </w:r>
      <w:r w:rsidR="009F05C4">
        <w:t xml:space="preserve"> B</w:t>
      </w:r>
      <w:r w:rsidR="00432AB3">
        <w:t>ut</w:t>
      </w:r>
      <w:r w:rsidR="009F05C4">
        <w:t xml:space="preserve"> there are </w:t>
      </w:r>
      <w:r w:rsidR="00847D6A">
        <w:t>multiple</w:t>
      </w:r>
      <w:r w:rsidR="00F409AB">
        <w:t xml:space="preserve"> likes </w:t>
      </w:r>
      <w:r w:rsidR="00847D6A">
        <w:t xml:space="preserve">or thumbs up, including laughing face emojis and one angry face emoji </w:t>
      </w:r>
      <w:r w:rsidR="00AE1E76">
        <w:t xml:space="preserve">instead of </w:t>
      </w:r>
      <w:r w:rsidR="00432AB3">
        <w:t xml:space="preserve"> regular </w:t>
      </w:r>
      <w:r w:rsidR="00AE1E76">
        <w:t>comments</w:t>
      </w:r>
      <w:r w:rsidR="00432AB3">
        <w:t>.</w:t>
      </w:r>
    </w:p>
    <w:p w14:paraId="48792541" w14:textId="20D3386E" w:rsidR="00836701" w:rsidRDefault="00BE11EA" w:rsidP="006B390A">
      <w:pPr>
        <w:spacing w:after="0" w:line="480" w:lineRule="auto"/>
        <w:ind w:firstLine="720"/>
        <w:contextualSpacing/>
      </w:pPr>
      <w:r>
        <w:t xml:space="preserve">To </w:t>
      </w:r>
      <w:bookmarkStart w:id="1" w:name="_Hlk39262572"/>
      <w:r w:rsidR="00B6499F">
        <w:t xml:space="preserve">contextualize these multiple </w:t>
      </w:r>
      <w:r w:rsidR="00845A87">
        <w:t>transcripts</w:t>
      </w:r>
      <w:r w:rsidR="00B6499F">
        <w:t xml:space="preserve"> of </w:t>
      </w:r>
      <w:r w:rsidR="001F3D75">
        <w:t>the group</w:t>
      </w:r>
      <w:r w:rsidR="001E0F83">
        <w:t>'</w:t>
      </w:r>
      <w:r w:rsidR="001F3D75">
        <w:t>s video to be able to understand how emoji’s are used as a f</w:t>
      </w:r>
      <w:r w:rsidR="001B02CB">
        <w:t xml:space="preserve">orm </w:t>
      </w:r>
      <w:r w:rsidR="001F3D75">
        <w:t>of socialization in this Facebook</w:t>
      </w:r>
      <w:bookmarkEnd w:id="1"/>
      <w:r w:rsidR="00304F19">
        <w:t xml:space="preserve"> group</w:t>
      </w:r>
      <w:r w:rsidR="001F3D75">
        <w:t xml:space="preserve">. </w:t>
      </w:r>
      <w:r w:rsidR="00845A87">
        <w:t>I look</w:t>
      </w:r>
      <w:r w:rsidR="002152FC">
        <w:t>ed</w:t>
      </w:r>
      <w:r w:rsidR="00845A87">
        <w:t xml:space="preserve"> a</w:t>
      </w:r>
      <w:r w:rsidR="00D63CB2">
        <w:t xml:space="preserve">t </w:t>
      </w:r>
      <w:r w:rsidR="007907AA">
        <w:t>multiple</w:t>
      </w:r>
      <w:r w:rsidR="00CB0961">
        <w:t xml:space="preserve"> article</w:t>
      </w:r>
      <w:r w:rsidR="001E0F83">
        <w:t>s</w:t>
      </w:r>
      <w:r w:rsidR="00CB0961">
        <w:t xml:space="preserve"> that explain how </w:t>
      </w:r>
      <w:r w:rsidR="007907AA">
        <w:t>emoji’s</w:t>
      </w:r>
      <w:r w:rsidR="00CB0961">
        <w:t xml:space="preserve"> are used in similar cases.</w:t>
      </w:r>
      <w:r w:rsidR="004B325C">
        <w:t xml:space="preserve"> These article</w:t>
      </w:r>
      <w:r w:rsidR="00BD719C">
        <w:t>s look at mobile d</w:t>
      </w:r>
      <w:r w:rsidR="00E62B37">
        <w:t>e</w:t>
      </w:r>
      <w:r w:rsidR="00CF4F9F">
        <w:t>vices</w:t>
      </w:r>
      <w:r w:rsidR="00E62B37">
        <w:t xml:space="preserve"> and </w:t>
      </w:r>
      <w:r w:rsidR="00892D0F">
        <w:t>other electronic platforms</w:t>
      </w:r>
      <w:r w:rsidR="002152FC">
        <w:t xml:space="preserve"> with the use of emoji’s</w:t>
      </w:r>
      <w:r w:rsidR="00892D0F">
        <w:t xml:space="preserve"> but they still can be used to contextualize </w:t>
      </w:r>
      <w:r w:rsidR="00D907B0">
        <w:t>these transcripts</w:t>
      </w:r>
      <w:r w:rsidR="002152FC">
        <w:t xml:space="preserve"> with how emoji’s are used in social media platforms</w:t>
      </w:r>
      <w:r w:rsidR="00D907B0">
        <w:t xml:space="preserve">. The first article is called </w:t>
      </w:r>
      <w:r w:rsidR="006B390A" w:rsidRPr="006B390A">
        <w:rPr>
          <w:i/>
          <w:iCs/>
        </w:rPr>
        <w:t>Analyzing and Visualizing Emotional Reactions Expressed by Emojis in Location-Based Social Media</w:t>
      </w:r>
      <w:r w:rsidR="006B390A">
        <w:t xml:space="preserve"> which looks into how </w:t>
      </w:r>
      <w:r w:rsidR="0093193D">
        <w:t xml:space="preserve">social media platforms like Twitter are </w:t>
      </w:r>
      <w:r w:rsidR="009E00B2">
        <w:t xml:space="preserve">extensively used </w:t>
      </w:r>
      <w:r w:rsidR="00CC1370">
        <w:t xml:space="preserve">for expressing and exchanging thoughts, </w:t>
      </w:r>
      <w:r w:rsidR="004D283B" w:rsidRPr="004D283B">
        <w:t>opinions, ideas, and feelings</w:t>
      </w:r>
      <w:r w:rsidR="004D283B">
        <w:t>, which are reactions about a certain topic or event</w:t>
      </w:r>
      <w:r w:rsidR="002F63ED">
        <w:t xml:space="preserve"> (</w:t>
      </w:r>
      <w:r w:rsidR="004D283B">
        <w:t xml:space="preserve"> </w:t>
      </w:r>
      <w:r w:rsidR="002F63ED" w:rsidRPr="002F63ED">
        <w:t>Burghardt</w:t>
      </w:r>
      <w:r w:rsidR="002F63ED">
        <w:t>,</w:t>
      </w:r>
      <w:r w:rsidR="007712DD" w:rsidRPr="007712DD">
        <w:t xml:space="preserve"> Dunkel</w:t>
      </w:r>
      <w:r w:rsidR="007712DD">
        <w:t xml:space="preserve">, &amp; </w:t>
      </w:r>
      <w:proofErr w:type="spellStart"/>
      <w:r w:rsidR="007712DD" w:rsidRPr="007712DD">
        <w:t>Hauthal</w:t>
      </w:r>
      <w:proofErr w:type="spellEnd"/>
      <w:r w:rsidR="007712DD">
        <w:t xml:space="preserve"> 2019).</w:t>
      </w:r>
      <w:r w:rsidR="00FC6B83">
        <w:t xml:space="preserve"> </w:t>
      </w:r>
      <w:r w:rsidR="007F695D">
        <w:t xml:space="preserve"> </w:t>
      </w:r>
      <w:r w:rsidR="00E74DA4">
        <w:t xml:space="preserve">It was </w:t>
      </w:r>
      <w:r w:rsidR="006B5EB6">
        <w:t xml:space="preserve">noted that emoji’s are often used when it is difficult to </w:t>
      </w:r>
      <w:r w:rsidR="001F4763">
        <w:t xml:space="preserve">express emotions only with words, which may be due to the absence of non-verbal cues </w:t>
      </w:r>
      <w:r w:rsidR="00C37FA2">
        <w:t xml:space="preserve">that are found in written </w:t>
      </w:r>
      <w:r w:rsidR="002152FC">
        <w:t>co</w:t>
      </w:r>
      <w:r w:rsidR="00DD136C">
        <w:t>mmunication</w:t>
      </w:r>
      <w:r w:rsidR="00C37FA2">
        <w:t xml:space="preserve">, and the inability to express </w:t>
      </w:r>
      <w:r w:rsidR="00B914D0">
        <w:t xml:space="preserve">countenances, physical gestures, and </w:t>
      </w:r>
      <w:r w:rsidR="006339F0">
        <w:t>intonations which are a</w:t>
      </w:r>
      <w:r w:rsidR="00371C7B">
        <w:t xml:space="preserve"> </w:t>
      </w:r>
      <w:r w:rsidR="006339F0">
        <w:t xml:space="preserve">part of face to face </w:t>
      </w:r>
      <w:r w:rsidR="006339F0">
        <w:lastRenderedPageBreak/>
        <w:t>com</w:t>
      </w:r>
      <w:r w:rsidR="00371C7B">
        <w:t>munication</w:t>
      </w:r>
      <w:r w:rsidR="00910290">
        <w:fldChar w:fldCharType="begin"/>
      </w:r>
      <w:r w:rsidR="00910290">
        <w:instrText xml:space="preserve"> ADDIN EN.CITE &lt;EndNote&gt;&lt;Cite&gt;&lt;Author&gt;Hauthal&lt;/Author&gt;&lt;Year&gt;2019&lt;/Year&gt;&lt;RecNum&gt;17&lt;/RecNum&gt;&lt;DisplayText&gt;(Hauthal, et al. 2019)&lt;/DisplayText&gt;&lt;record&gt;&lt;rec-number&gt;17&lt;/rec-number&gt;&lt;foreign-keys&gt;&lt;key app="EN" db-id="ds2erxwvj2tzzyesve6vss0o0d2swvvrv5dw" timestamp="1588376300"&gt;17&lt;/key&gt;&lt;key app="ENWeb" db-id=""&gt;0&lt;/key&gt;&lt;/foreign-keys&gt;&lt;ref-type name="Journal Article"&gt;17&lt;/ref-type&gt;&lt;contributors&gt;&lt;authors&gt;&lt;author&gt;Hauthal, Eva&lt;/author&gt;&lt;author&gt;Burghardt, Dirk&lt;/author&gt;&lt;author&gt;Dunkel, Alexander&lt;/author&gt;&lt;/authors&gt;&lt;/contributors&gt;&lt;titles&gt;&lt;title&gt;Analyzing and Visualizing Emotional Reactions Expressed by Emojis in Location-Based Social Media&lt;/title&gt;&lt;secondary-title&gt;ISPRS International Journal of Geo-Information&lt;/secondary-title&gt;&lt;/titles&gt;&lt;periodical&gt;&lt;full-title&gt;ISPRS International Journal of Geo-Information&lt;/full-title&gt;&lt;/periodical&gt;&lt;volume&gt;8&lt;/volume&gt;&lt;number&gt;3&lt;/number&gt;&lt;section&gt;113&lt;/section&gt;&lt;dates&gt;&lt;year&gt;2019&lt;/year&gt;&lt;/dates&gt;&lt;isbn&gt;2220-9964&lt;/isbn&gt;&lt;urls&gt;&lt;/urls&gt;&lt;electronic-resource-num&gt;10.3390/ijgi8030113&lt;/electronic-resource-num&gt;&lt;/record&gt;&lt;/Cite&gt;&lt;/EndNote&gt;</w:instrText>
      </w:r>
      <w:r w:rsidR="00910290">
        <w:fldChar w:fldCharType="separate"/>
      </w:r>
      <w:r w:rsidR="00910290">
        <w:rPr>
          <w:noProof/>
        </w:rPr>
        <w:t>(</w:t>
      </w:r>
      <w:proofErr w:type="spellStart"/>
      <w:r w:rsidR="00910290">
        <w:rPr>
          <w:noProof/>
        </w:rPr>
        <w:t>Hauthal</w:t>
      </w:r>
      <w:proofErr w:type="spellEnd"/>
      <w:r w:rsidR="00910290">
        <w:rPr>
          <w:noProof/>
        </w:rPr>
        <w:t>, et al. 2019)</w:t>
      </w:r>
      <w:r w:rsidR="00910290">
        <w:fldChar w:fldCharType="end"/>
      </w:r>
      <w:r w:rsidR="00910290">
        <w:t>.</w:t>
      </w:r>
      <w:r w:rsidR="00B34045">
        <w:t xml:space="preserve"> </w:t>
      </w:r>
      <w:r w:rsidR="006368A7">
        <w:t xml:space="preserve">The use of the </w:t>
      </w:r>
      <w:r w:rsidR="00EB7556">
        <w:t xml:space="preserve">laughing face and other emoji’s that are found in the comments in the first video that </w:t>
      </w:r>
      <w:r w:rsidR="00596AE4">
        <w:t>I transc</w:t>
      </w:r>
      <w:r w:rsidR="002A2B5C">
        <w:t xml:space="preserve">ripted are </w:t>
      </w:r>
      <w:r w:rsidR="00BD12C9">
        <w:t>possibly used to convey their reactions to the video</w:t>
      </w:r>
      <w:r w:rsidR="005203BF">
        <w:t xml:space="preserve">. </w:t>
      </w:r>
      <w:r w:rsidR="00393C17">
        <w:t xml:space="preserve"> </w:t>
      </w:r>
      <w:r w:rsidR="00112299">
        <w:t xml:space="preserve">However as Burghardt et al. explain </w:t>
      </w:r>
      <w:r w:rsidR="00AE0BB8">
        <w:t xml:space="preserve">the extent that these emotions are shown </w:t>
      </w:r>
      <w:r w:rsidR="00635827">
        <w:t xml:space="preserve">within different social </w:t>
      </w:r>
      <w:r w:rsidR="00371C7B">
        <w:t>contexts</w:t>
      </w:r>
      <w:r w:rsidR="005238B8">
        <w:t xml:space="preserve"> can differ, which is associated</w:t>
      </w:r>
      <w:r w:rsidR="006B09E0">
        <w:t xml:space="preserve"> with the fact that according to the cultural</w:t>
      </w:r>
      <w:r w:rsidR="00B531F7">
        <w:t xml:space="preserve"> context, or the </w:t>
      </w:r>
      <w:r w:rsidR="00CB4596">
        <w:t>emotions</w:t>
      </w:r>
      <w:r w:rsidR="00B531F7">
        <w:t xml:space="preserve"> that can be either desi</w:t>
      </w:r>
      <w:r w:rsidR="00CB4596">
        <w:t xml:space="preserve">red or undesired depending on the situation( 2019). </w:t>
      </w:r>
      <w:r w:rsidR="004330DE">
        <w:t>So wh</w:t>
      </w:r>
      <w:r w:rsidR="00371C7B">
        <w:t>en</w:t>
      </w:r>
      <w:r w:rsidR="004330DE">
        <w:t xml:space="preserve"> a</w:t>
      </w:r>
      <w:r w:rsidR="0012033A">
        <w:t xml:space="preserve"> person</w:t>
      </w:r>
      <w:r w:rsidR="004330DE">
        <w:t xml:space="preserve"> read</w:t>
      </w:r>
      <w:r w:rsidR="0012033A">
        <w:t xml:space="preserve">ing </w:t>
      </w:r>
      <w:r w:rsidR="00371C7B">
        <w:t>a</w:t>
      </w:r>
      <w:r w:rsidR="0012033A">
        <w:t xml:space="preserve"> emoji</w:t>
      </w:r>
      <w:r w:rsidR="004330DE">
        <w:t xml:space="preserve"> believes that a</w:t>
      </w:r>
      <w:r w:rsidR="00371C7B">
        <w:t xml:space="preserve"> certain</w:t>
      </w:r>
      <w:r w:rsidR="004330DE">
        <w:t xml:space="preserve"> emoji means one </w:t>
      </w:r>
      <w:r w:rsidR="00371C7B">
        <w:t xml:space="preserve">thing </w:t>
      </w:r>
      <w:r w:rsidR="004330DE">
        <w:t>in a certain context it may</w:t>
      </w:r>
      <w:r w:rsidR="00371C7B">
        <w:t xml:space="preserve"> actually mean</w:t>
      </w:r>
      <w:r w:rsidR="004330DE">
        <w:t xml:space="preserve"> something completely different to </w:t>
      </w:r>
      <w:r w:rsidR="001E0F83">
        <w:t xml:space="preserve">the </w:t>
      </w:r>
      <w:r w:rsidR="004330DE">
        <w:t xml:space="preserve">person that is using the emoji in the comment. Like for example </w:t>
      </w:r>
      <w:r w:rsidR="00926E86" w:rsidRPr="00926E86">
        <w:t>smiling face with a hand over mouth</w:t>
      </w:r>
      <w:r w:rsidR="00926E86">
        <w:t xml:space="preserve"> could be in response the </w:t>
      </w:r>
      <w:r w:rsidR="004330DE">
        <w:t>in</w:t>
      </w:r>
      <w:r w:rsidR="001E0F83">
        <w:t xml:space="preserve"> </w:t>
      </w:r>
      <w:r w:rsidR="004330DE">
        <w:t xml:space="preserve">line </w:t>
      </w:r>
      <w:r w:rsidR="000A54E8">
        <w:t xml:space="preserve">17 </w:t>
      </w:r>
      <w:r w:rsidR="00CD3F8E">
        <w:t>could mean that person who wrote the comment is trying not to laugh but it could be something else entirely</w:t>
      </w:r>
      <w:r w:rsidR="007B0E7B">
        <w:t xml:space="preserve"> </w:t>
      </w:r>
      <w:r w:rsidR="00B34348">
        <w:t>even with the words that are used in the comment as well.</w:t>
      </w:r>
    </w:p>
    <w:p w14:paraId="7295EBAC" w14:textId="649D7406" w:rsidR="003D2C1B" w:rsidRDefault="00A92BD9" w:rsidP="007360DB">
      <w:pPr>
        <w:spacing w:after="0" w:line="480" w:lineRule="auto"/>
        <w:ind w:firstLine="720"/>
        <w:contextualSpacing/>
      </w:pPr>
      <w:r>
        <w:t xml:space="preserve">Then the second article is </w:t>
      </w:r>
      <w:r w:rsidR="004A4DF8" w:rsidRPr="004A4DF8">
        <w:rPr>
          <w:i/>
          <w:iCs/>
        </w:rPr>
        <w:t>Using Emojis: Self-Presentation and Different Meaning Creation Approaches</w:t>
      </w:r>
      <w:r w:rsidR="00EC6427">
        <w:t xml:space="preserve">. </w:t>
      </w:r>
      <w:r w:rsidR="00372983">
        <w:t xml:space="preserve">This article looks </w:t>
      </w:r>
      <w:r w:rsidR="00395FD0">
        <w:t xml:space="preserve">to explain the </w:t>
      </w:r>
      <w:r w:rsidR="00ED43AE">
        <w:t xml:space="preserve">dimensions and </w:t>
      </w:r>
      <w:r w:rsidR="002224BE">
        <w:t>the importance of emoji</w:t>
      </w:r>
      <w:r w:rsidR="000177E9">
        <w:t xml:space="preserve"> usage by</w:t>
      </w:r>
      <w:r w:rsidR="00004901">
        <w:t xml:space="preserve"> examining the motivational factors leading to the use of emoji’s, the positive and negative feature of emojis in terms of the meanings of emotional behaviors, and the </w:t>
      </w:r>
      <w:r w:rsidR="007360DB">
        <w:t>different meanings behind them</w:t>
      </w:r>
      <w:r w:rsidR="00BF06E4">
        <w:fldChar w:fldCharType="begin"/>
      </w:r>
      <w:r w:rsidR="00BF06E4">
        <w:instrText xml:space="preserve"> ADDIN EN.CITE &lt;EndNote&gt;&lt;Cite&gt;&lt;Author&gt;Onursoy&lt;/Author&gt;&lt;Year&gt;2018&lt;/Year&gt;&lt;RecNum&gt;19&lt;/RecNum&gt;&lt;DisplayText&gt;(Onursoy 2018)&lt;/DisplayText&gt;&lt;record&gt;&lt;rec-number&gt;19&lt;/rec-number&gt;&lt;foreign-keys&gt;&lt;key app="EN" db-id="ds2erxwvj2tzzyesve6vss0o0d2swvvrv5dw" timestamp="1588376969"&gt;19&lt;/key&gt;&lt;key app="ENWeb" db-id=""&gt;0&lt;/key&gt;&lt;/foreign-keys&gt;&lt;ref-type name="Journal Article"&gt;17&lt;/ref-type&gt;&lt;contributors&gt;&lt;authors&gt;&lt;author&gt;Onursoy, Sibel&lt;/author&gt;&lt;/authors&gt;&lt;/contributors&gt;&lt;titles&gt;&lt;title&gt;Using Emojis: Self-Presentation and Different Meaning Creation Approaches&lt;/title&gt;&lt;secondary-title&gt;Galatasaray Üniversitesi İleti-ş-im Dergisi&lt;/secondary-title&gt;&lt;/titles&gt;&lt;periodical&gt;&lt;full-title&gt;Galatasaray Üniversitesi İleti-ş-im Dergisi&lt;/full-title&gt;&lt;/periodical&gt;&lt;dates&gt;&lt;year&gt;2018&lt;/year&gt;&lt;/dates&gt;&lt;isbn&gt;1305-2411&lt;/isbn&gt;&lt;urls&gt;&lt;/urls&gt;&lt;electronic-resource-num&gt;10.16878/gsuilet.500954&lt;/electronic-resource-num&gt;&lt;/record&gt;&lt;/Cite&gt;&lt;/EndNote&gt;</w:instrText>
      </w:r>
      <w:r w:rsidR="00BF06E4">
        <w:fldChar w:fldCharType="separate"/>
      </w:r>
      <w:r w:rsidR="00BF06E4">
        <w:rPr>
          <w:noProof/>
        </w:rPr>
        <w:t>(</w:t>
      </w:r>
      <w:proofErr w:type="spellStart"/>
      <w:r w:rsidR="00BF06E4">
        <w:rPr>
          <w:noProof/>
        </w:rPr>
        <w:t>Onursoy</w:t>
      </w:r>
      <w:proofErr w:type="spellEnd"/>
      <w:r w:rsidR="00BF06E4">
        <w:rPr>
          <w:noProof/>
        </w:rPr>
        <w:t xml:space="preserve"> 2018)</w:t>
      </w:r>
      <w:r w:rsidR="00BF06E4">
        <w:fldChar w:fldCharType="end"/>
      </w:r>
      <w:r w:rsidR="00BF06E4">
        <w:t>.</w:t>
      </w:r>
      <w:r w:rsidR="00C82911">
        <w:t xml:space="preserve"> </w:t>
      </w:r>
      <w:r w:rsidR="007C2CA6">
        <w:t xml:space="preserve"> </w:t>
      </w:r>
      <w:r w:rsidR="00AA0E79">
        <w:t>B</w:t>
      </w:r>
      <w:r w:rsidR="00735C91">
        <w:t>y e</w:t>
      </w:r>
      <w:r w:rsidR="00AA0E79">
        <w:t>xamining</w:t>
      </w:r>
      <w:r w:rsidR="005540CE">
        <w:t xml:space="preserve"> </w:t>
      </w:r>
      <w:r w:rsidR="00AA0E79">
        <w:t xml:space="preserve">the reasons why </w:t>
      </w:r>
      <w:r w:rsidR="00735C91">
        <w:t xml:space="preserve">emojis are used in certain </w:t>
      </w:r>
      <w:r w:rsidR="00742977">
        <w:t xml:space="preserve">ways helps to understand </w:t>
      </w:r>
      <w:r w:rsidR="00F97D6E">
        <w:t xml:space="preserve">why certain emoji’s are used in the comments </w:t>
      </w:r>
      <w:r w:rsidR="00E11090">
        <w:t>about</w:t>
      </w:r>
      <w:r w:rsidR="00F97D6E">
        <w:t xml:space="preserve"> the video</w:t>
      </w:r>
      <w:r w:rsidR="000C6D21">
        <w:t>s</w:t>
      </w:r>
      <w:r w:rsidR="009F05C4">
        <w:t>.</w:t>
      </w:r>
    </w:p>
    <w:p w14:paraId="10F069DC" w14:textId="5802CE86" w:rsidR="00950F80" w:rsidRDefault="003D2C1B" w:rsidP="007360DB">
      <w:pPr>
        <w:spacing w:after="0" w:line="480" w:lineRule="auto"/>
        <w:ind w:firstLine="720"/>
        <w:contextualSpacing/>
      </w:pPr>
      <w:r>
        <w:t>While</w:t>
      </w:r>
      <w:r w:rsidR="00C82911">
        <w:t xml:space="preserve"> </w:t>
      </w:r>
      <w:r w:rsidR="001E0F83">
        <w:t xml:space="preserve">it </w:t>
      </w:r>
      <w:r w:rsidR="00C82911">
        <w:t>was found</w:t>
      </w:r>
      <w:r w:rsidR="00AE1E76">
        <w:t xml:space="preserve"> in the article</w:t>
      </w:r>
      <w:r w:rsidR="00C82911">
        <w:t xml:space="preserve"> that the</w:t>
      </w:r>
      <w:r w:rsidR="00A646D7">
        <w:t xml:space="preserve"> frequency of emoji usage varies </w:t>
      </w:r>
      <w:r w:rsidR="00697B71">
        <w:t>according to the platform that is being used</w:t>
      </w:r>
      <w:r w:rsidR="00BA40A9">
        <w:t>,</w:t>
      </w:r>
      <w:r w:rsidR="00032BF4">
        <w:t xml:space="preserve"> </w:t>
      </w:r>
      <w:r w:rsidR="00F51E1D">
        <w:t xml:space="preserve">depending on the age </w:t>
      </w:r>
      <w:r w:rsidR="00196419">
        <w:t xml:space="preserve">range </w:t>
      </w:r>
      <w:r w:rsidR="00371C7B">
        <w:t xml:space="preserve">and </w:t>
      </w:r>
      <w:r w:rsidR="00196419">
        <w:t>the user</w:t>
      </w:r>
      <w:r w:rsidR="001E0F83">
        <w:t>'</w:t>
      </w:r>
      <w:r w:rsidR="00196419">
        <w:t>s ex</w:t>
      </w:r>
      <w:r w:rsidR="00BA40A9">
        <w:t xml:space="preserve">periences </w:t>
      </w:r>
      <w:r w:rsidR="00196419">
        <w:t>using emoji’s</w:t>
      </w:r>
      <w:r w:rsidR="00BA40A9">
        <w:t>,</w:t>
      </w:r>
      <w:r w:rsidR="00017AED">
        <w:t xml:space="preserve"> and </w:t>
      </w:r>
      <w:r w:rsidR="006B7F54">
        <w:t xml:space="preserve">by </w:t>
      </w:r>
      <w:r w:rsidR="00371C7B">
        <w:t>the</w:t>
      </w:r>
      <w:r w:rsidR="00017AED">
        <w:t xml:space="preserve"> person’s </w:t>
      </w:r>
      <w:r w:rsidR="006B7F54">
        <w:t>gender</w:t>
      </w:r>
      <w:r w:rsidR="00F35AFF">
        <w:fldChar w:fldCharType="begin"/>
      </w:r>
      <w:r w:rsidR="00F35AFF">
        <w:instrText xml:space="preserve"> ADDIN EN.CITE &lt;EndNote&gt;&lt;Cite&gt;&lt;Author&gt;Onursoy&lt;/Author&gt;&lt;Year&gt;2018&lt;/Year&gt;&lt;RecNum&gt;19&lt;/RecNum&gt;&lt;DisplayText&gt;(Onursoy 2018)&lt;/DisplayText&gt;&lt;record&gt;&lt;rec-number&gt;19&lt;/rec-number&gt;&lt;foreign-keys&gt;&lt;key app="EN" db-id="ds2erxwvj2tzzyesve6vss0o0d2swvvrv5dw" timestamp="1588376969"&gt;19&lt;/key&gt;&lt;key app="ENWeb" db-id=""&gt;0&lt;/key&gt;&lt;/foreign-keys&gt;&lt;ref-type name="Journal Article"&gt;17&lt;/ref-type&gt;&lt;contributors&gt;&lt;authors&gt;&lt;author&gt;Onursoy, Sibel&lt;/author&gt;&lt;/authors&gt;&lt;/contributors&gt;&lt;titles&gt;&lt;title&gt;Using Emojis: Self-Presentation and Different Meaning Creation Approaches&lt;/title&gt;&lt;secondary-title&gt;Galatasaray Üniversitesi İleti-ş-im Dergisi&lt;/secondary-title&gt;&lt;/titles&gt;&lt;periodical&gt;&lt;full-title&gt;Galatasaray Üniversitesi İleti-ş-im Dergisi&lt;/full-title&gt;&lt;/periodical&gt;&lt;dates&gt;&lt;year&gt;2018&lt;/year&gt;&lt;/dates&gt;&lt;isbn&gt;1305-2411&lt;/isbn&gt;&lt;urls&gt;&lt;/urls&gt;&lt;electronic-resource-num&gt;10.16878/gsuilet.500954&lt;/electronic-resource-num&gt;&lt;/record&gt;&lt;/Cite&gt;&lt;/EndNote&gt;</w:instrText>
      </w:r>
      <w:r w:rsidR="00F35AFF">
        <w:fldChar w:fldCharType="separate"/>
      </w:r>
      <w:r w:rsidR="00F35AFF">
        <w:rPr>
          <w:noProof/>
        </w:rPr>
        <w:t>(</w:t>
      </w:r>
      <w:proofErr w:type="spellStart"/>
      <w:r w:rsidR="00F35AFF">
        <w:rPr>
          <w:noProof/>
        </w:rPr>
        <w:t>Onursoy</w:t>
      </w:r>
      <w:proofErr w:type="spellEnd"/>
      <w:r w:rsidR="00F35AFF">
        <w:rPr>
          <w:noProof/>
        </w:rPr>
        <w:t xml:space="preserve"> 2018)</w:t>
      </w:r>
      <w:r w:rsidR="00F35AFF">
        <w:fldChar w:fldCharType="end"/>
      </w:r>
      <w:r w:rsidR="00F35AFF">
        <w:t>.</w:t>
      </w:r>
      <w:r w:rsidR="00CF5F4C">
        <w:t xml:space="preserve"> Second that the use of </w:t>
      </w:r>
      <w:r w:rsidR="002B3C10">
        <w:t xml:space="preserve">happy emoji’s are </w:t>
      </w:r>
      <w:r w:rsidR="006422E5">
        <w:t>more commonly used then crying or sad ones</w:t>
      </w:r>
      <w:r w:rsidR="00986C8A">
        <w:fldChar w:fldCharType="begin"/>
      </w:r>
      <w:r w:rsidR="00986C8A">
        <w:instrText xml:space="preserve"> ADDIN EN.CITE &lt;EndNote&gt;&lt;Cite&gt;&lt;Author&gt;Onursoy&lt;/Author&gt;&lt;Year&gt;2018&lt;/Year&gt;&lt;RecNum&gt;19&lt;/RecNum&gt;&lt;DisplayText&gt;(Onursoy 2018)&lt;/DisplayText&gt;&lt;record&gt;&lt;rec-number&gt;19&lt;/rec-number&gt;&lt;foreign-keys&gt;&lt;key app="EN" db-id="ds2erxwvj2tzzyesve6vss0o0d2swvvrv5dw" timestamp="1588376969"&gt;19&lt;/key&gt;&lt;key app="ENWeb" db-id=""&gt;0&lt;/key&gt;&lt;/foreign-keys&gt;&lt;ref-type name="Journal Article"&gt;17&lt;/ref-type&gt;&lt;contributors&gt;&lt;authors&gt;&lt;author&gt;Onursoy, Sibel&lt;/author&gt;&lt;/authors&gt;&lt;/contributors&gt;&lt;titles&gt;&lt;title&gt;Using Emojis: Self-Presentation and Different Meaning Creation Approaches&lt;/title&gt;&lt;secondary-title&gt;Galatasaray Üniversitesi İleti-ş-im Dergisi&lt;/secondary-title&gt;&lt;/titles&gt;&lt;periodical&gt;&lt;full-title&gt;Galatasaray Üniversitesi İleti-ş-im Dergisi&lt;/full-title&gt;&lt;/periodical&gt;&lt;dates&gt;&lt;year&gt;2018&lt;/year&gt;&lt;/dates&gt;&lt;isbn&gt;1305-2411&lt;/isbn&gt;&lt;urls&gt;&lt;/urls&gt;&lt;electronic-resource-num&gt;10.16878/gsuilet.500954&lt;/electronic-resource-num&gt;&lt;/record&gt;&lt;/Cite&gt;&lt;/EndNote&gt;</w:instrText>
      </w:r>
      <w:r w:rsidR="00986C8A">
        <w:fldChar w:fldCharType="separate"/>
      </w:r>
      <w:r w:rsidR="00986C8A">
        <w:rPr>
          <w:noProof/>
        </w:rPr>
        <w:t>(</w:t>
      </w:r>
      <w:proofErr w:type="spellStart"/>
      <w:r w:rsidR="00986C8A">
        <w:rPr>
          <w:noProof/>
        </w:rPr>
        <w:t>Onursoy</w:t>
      </w:r>
      <w:proofErr w:type="spellEnd"/>
      <w:r w:rsidR="00986C8A">
        <w:rPr>
          <w:noProof/>
        </w:rPr>
        <w:t xml:space="preserve"> 2018)</w:t>
      </w:r>
      <w:r w:rsidR="00986C8A">
        <w:fldChar w:fldCharType="end"/>
      </w:r>
      <w:r w:rsidR="00986C8A">
        <w:t>. However</w:t>
      </w:r>
      <w:r w:rsidR="001E0F83">
        <w:t>,</w:t>
      </w:r>
      <w:r w:rsidR="00986C8A">
        <w:t xml:space="preserve"> the first video is supposed to be comical</w:t>
      </w:r>
      <w:r w:rsidR="00E916D3">
        <w:t xml:space="preserve"> and the second video is </w:t>
      </w:r>
      <w:r w:rsidR="00B136AE">
        <w:t xml:space="preserve">of someone describing their feelings about a given topic </w:t>
      </w:r>
      <w:r w:rsidR="00C056B1">
        <w:t>the frequency of emoji us</w:t>
      </w:r>
      <w:r w:rsidR="00C34FD3">
        <w:t xml:space="preserve">age still works in this case. </w:t>
      </w:r>
      <w:r w:rsidR="00836C84">
        <w:t xml:space="preserve"> </w:t>
      </w:r>
      <w:r w:rsidR="00116FF3">
        <w:t xml:space="preserve">These </w:t>
      </w:r>
      <w:r w:rsidR="00836C84">
        <w:t xml:space="preserve">frequencies </w:t>
      </w:r>
      <w:r w:rsidR="0049170A">
        <w:t xml:space="preserve">of emoji usage </w:t>
      </w:r>
      <w:r w:rsidR="007611ED">
        <w:t xml:space="preserve">appear to </w:t>
      </w:r>
      <w:r w:rsidR="00371C7B">
        <w:t xml:space="preserve">be </w:t>
      </w:r>
      <w:r w:rsidR="007611ED">
        <w:t xml:space="preserve">the same in the comments that use emoji’s in the first video and the emoji usage in the second </w:t>
      </w:r>
      <w:r w:rsidR="007611ED">
        <w:lastRenderedPageBreak/>
        <w:t>video.</w:t>
      </w:r>
      <w:r w:rsidR="0049170A">
        <w:t xml:space="preserve"> This is mostly based on profile </w:t>
      </w:r>
      <w:r w:rsidR="002D6C94">
        <w:t>username</w:t>
      </w:r>
      <w:r w:rsidR="0049170A">
        <w:t xml:space="preserve"> if they </w:t>
      </w:r>
      <w:r w:rsidR="00E8791E">
        <w:t xml:space="preserve">have a character or another symbol as their profile picture and </w:t>
      </w:r>
      <w:r w:rsidR="003D1843">
        <w:t>as well</w:t>
      </w:r>
      <w:r w:rsidR="001E0F83">
        <w:t xml:space="preserve"> as</w:t>
      </w:r>
      <w:r w:rsidR="003D1843">
        <w:t xml:space="preserve"> profile pictures that use regular photos. </w:t>
      </w:r>
    </w:p>
    <w:p w14:paraId="6E101752" w14:textId="689155A1" w:rsidR="00193C4F" w:rsidRDefault="00335BEB" w:rsidP="0092507C">
      <w:pPr>
        <w:spacing w:after="0" w:line="480" w:lineRule="auto"/>
        <w:ind w:firstLine="720"/>
        <w:contextualSpacing/>
        <w:rPr>
          <w:noProof/>
        </w:rPr>
      </w:pPr>
      <w:r>
        <w:t>The last article</w:t>
      </w:r>
      <w:r w:rsidR="00E879B8">
        <w:t xml:space="preserve"> is called </w:t>
      </w:r>
      <w:r>
        <w:t xml:space="preserve"> </w:t>
      </w:r>
      <w:r w:rsidR="00305AF3" w:rsidRPr="00872E22">
        <w:rPr>
          <w:i/>
          <w:iCs/>
        </w:rPr>
        <w:t>How Effective Are Emojis In Surveys Taken on Mobile Devices</w:t>
      </w:r>
      <w:r w:rsidR="001D1C47">
        <w:rPr>
          <w:i/>
          <w:iCs/>
        </w:rPr>
        <w:t xml:space="preserve">. </w:t>
      </w:r>
      <w:r w:rsidR="001D1C47">
        <w:t xml:space="preserve">In </w:t>
      </w:r>
      <w:r w:rsidR="005E6CDA">
        <w:t xml:space="preserve">this </w:t>
      </w:r>
      <w:r w:rsidR="00872E22">
        <w:t>article</w:t>
      </w:r>
      <w:r w:rsidR="001E0F83">
        <w:t>,</w:t>
      </w:r>
      <w:r w:rsidR="00872E22">
        <w:t xml:space="preserve"> </w:t>
      </w:r>
      <w:r w:rsidR="001C0363">
        <w:t xml:space="preserve">it is examined how </w:t>
      </w:r>
      <w:r w:rsidR="00193C4F">
        <w:t>the use of emojis as an alternative to the use of text in the design of mobile surveys to keep respondents from leaving the survey and to improve overall user experience</w:t>
      </w:r>
      <w:r w:rsidR="002F5FF0">
        <w:fldChar w:fldCharType="begin"/>
      </w:r>
      <w:r w:rsidR="002F5FF0">
        <w:instrText xml:space="preserve"> ADDIN EN.CITE &lt;EndNote&gt;&lt;Cite&gt;&lt;Author&gt;Bacon&lt;/Author&gt;&lt;Year&gt;2017&lt;/Year&gt;&lt;RecNum&gt;18&lt;/RecNum&gt;&lt;DisplayText&gt;(Bacon, et al. 2017)&lt;/DisplayText&gt;&lt;record&gt;&lt;rec-number&gt;18&lt;/rec-number&gt;&lt;foreign-keys&gt;&lt;key app="EN" db-id="ds2erxwvj2tzzyesve6vss0o0d2swvvrv5dw" timestamp="1588376641"&gt;18&lt;/key&gt;&lt;key app="ENWeb" db-id=""&gt;0&lt;/key&gt;&lt;/foreign-keys&gt;&lt;ref-type name="Journal Article"&gt;17&lt;/ref-type&gt;&lt;contributors&gt;&lt;authors&gt;&lt;author&gt;Bacon, Christopher&lt;/author&gt;&lt;author&gt;Barlas, Frances M.&lt;/author&gt;&lt;author&gt;Dowling, Zoe&lt;/author&gt;&lt;author&gt;Thomas, Randall K.&lt;/author&gt;&lt;/authors&gt;&lt;/contributors&gt;&lt;titles&gt;&lt;title&gt;How Effective Are Emojis In Surveys Taken on Mobile Devices?&lt;/title&gt;&lt;secondary-title&gt;Journal of Advertising Research&lt;/secondary-title&gt;&lt;/titles&gt;&lt;periodical&gt;&lt;full-title&gt;Journal of Advertising Research&lt;/full-title&gt;&lt;/periodical&gt;&lt;pages&gt;462-470&lt;/pages&gt;&lt;volume&gt;57&lt;/volume&gt;&lt;number&gt;4&lt;/number&gt;&lt;section&gt;462&lt;/section&gt;&lt;dates&gt;&lt;year&gt;2017&lt;/year&gt;&lt;/dates&gt;&lt;isbn&gt;0021-8499&lt;/isbn&gt;&lt;urls&gt;&lt;/urls&gt;&lt;electronic-resource-num&gt;10.2501/jar-2017-053&lt;/electronic-resource-num&gt;&lt;/record&gt;&lt;/Cite&gt;&lt;/EndNote&gt;</w:instrText>
      </w:r>
      <w:r w:rsidR="002F5FF0">
        <w:fldChar w:fldCharType="separate"/>
      </w:r>
      <w:r w:rsidR="002F5FF0">
        <w:rPr>
          <w:noProof/>
        </w:rPr>
        <w:t xml:space="preserve">(Bacon, </w:t>
      </w:r>
      <w:r w:rsidR="00C45B34" w:rsidRPr="00C45B34">
        <w:rPr>
          <w:noProof/>
        </w:rPr>
        <w:t>Barlas</w:t>
      </w:r>
      <w:r w:rsidR="00C45B34">
        <w:rPr>
          <w:noProof/>
        </w:rPr>
        <w:t>,</w:t>
      </w:r>
      <w:r w:rsidR="00C45B34" w:rsidRPr="00C45B34">
        <w:t xml:space="preserve"> </w:t>
      </w:r>
      <w:r w:rsidR="00C45B34" w:rsidRPr="00C45B34">
        <w:rPr>
          <w:noProof/>
        </w:rPr>
        <w:t>Dowling</w:t>
      </w:r>
      <w:r w:rsidR="00C45B34">
        <w:rPr>
          <w:noProof/>
        </w:rPr>
        <w:t>,</w:t>
      </w:r>
      <w:r w:rsidR="0092507C">
        <w:rPr>
          <w:noProof/>
        </w:rPr>
        <w:t xml:space="preserve"> &amp; </w:t>
      </w:r>
      <w:r w:rsidR="0092507C" w:rsidRPr="0092507C">
        <w:rPr>
          <w:noProof/>
        </w:rPr>
        <w:t>Thomas</w:t>
      </w:r>
      <w:r w:rsidR="0092507C">
        <w:rPr>
          <w:noProof/>
        </w:rPr>
        <w:t xml:space="preserve"> </w:t>
      </w:r>
      <w:r w:rsidR="002F5FF0">
        <w:rPr>
          <w:noProof/>
        </w:rPr>
        <w:t>2017)</w:t>
      </w:r>
      <w:r w:rsidR="002F5FF0">
        <w:fldChar w:fldCharType="end"/>
      </w:r>
      <w:r w:rsidR="005E6CDA">
        <w:t>.</w:t>
      </w:r>
    </w:p>
    <w:p w14:paraId="154A52DC" w14:textId="490ADBD9" w:rsidR="00972C64" w:rsidRDefault="005D55ED" w:rsidP="00AD170B">
      <w:pPr>
        <w:spacing w:after="0" w:line="480" w:lineRule="auto"/>
        <w:ind w:firstLine="720"/>
        <w:contextualSpacing/>
      </w:pPr>
      <w:r>
        <w:t>Even though</w:t>
      </w:r>
      <w:r w:rsidR="00CE5D60">
        <w:t xml:space="preserve"> the article has to with mobile surveys instead of social media platforms </w:t>
      </w:r>
      <w:r w:rsidR="006E3719">
        <w:t xml:space="preserve">it can </w:t>
      </w:r>
      <w:r w:rsidR="00371C7B">
        <w:t xml:space="preserve">still </w:t>
      </w:r>
      <w:r w:rsidR="006E3719">
        <w:t>be used to help</w:t>
      </w:r>
      <w:r>
        <w:t xml:space="preserve"> </w:t>
      </w:r>
      <w:r w:rsidR="006E3719" w:rsidRPr="006E3719">
        <w:t>contextualize these multiple transcripts of the group</w:t>
      </w:r>
      <w:r w:rsidR="001E0F83">
        <w:t>'</w:t>
      </w:r>
      <w:r w:rsidR="006E3719" w:rsidRPr="006E3719">
        <w:t>s video</w:t>
      </w:r>
      <w:r w:rsidR="005552B1">
        <w:t>s</w:t>
      </w:r>
      <w:r w:rsidR="006E3719" w:rsidRPr="006E3719">
        <w:t xml:space="preserve"> </w:t>
      </w:r>
      <w:r w:rsidR="00304F19">
        <w:t xml:space="preserve">and </w:t>
      </w:r>
      <w:r w:rsidR="005552B1">
        <w:t>for the</w:t>
      </w:r>
      <w:r w:rsidR="00304F19">
        <w:t xml:space="preserve"> use of emoji’s </w:t>
      </w:r>
      <w:r w:rsidR="004273F7">
        <w:t xml:space="preserve">as </w:t>
      </w:r>
      <w:r w:rsidR="001E0F83">
        <w:t xml:space="preserve">a </w:t>
      </w:r>
      <w:r w:rsidR="004273F7">
        <w:t xml:space="preserve">form of socialization in Facebook </w:t>
      </w:r>
      <w:r w:rsidR="005552B1">
        <w:t>groups</w:t>
      </w:r>
      <w:r w:rsidR="004273F7">
        <w:t xml:space="preserve">. </w:t>
      </w:r>
      <w:r w:rsidR="00340B3B">
        <w:t xml:space="preserve">This is because </w:t>
      </w:r>
      <w:r w:rsidR="001E0F83">
        <w:t xml:space="preserve">the </w:t>
      </w:r>
      <w:r w:rsidR="00251436">
        <w:t xml:space="preserve">article </w:t>
      </w:r>
      <w:r w:rsidR="00A4017F">
        <w:t xml:space="preserve">looks into the effectiveness of </w:t>
      </w:r>
      <w:r w:rsidR="00D25F80">
        <w:t>emojis as alternatives to more traditional labeled response scales</w:t>
      </w:r>
      <w:r w:rsidR="00027DD3">
        <w:t xml:space="preserve"> in </w:t>
      </w:r>
      <w:r w:rsidR="00FA3579">
        <w:t xml:space="preserve">a </w:t>
      </w:r>
      <w:r w:rsidR="00027DD3">
        <w:t>mobile survey</w:t>
      </w:r>
      <w:r w:rsidR="00DA17EF">
        <w:t xml:space="preserve"> which can be applied to social media platforms as well.</w:t>
      </w:r>
      <w:r w:rsidR="00000FB2">
        <w:t xml:space="preserve"> </w:t>
      </w:r>
      <w:r w:rsidR="0006704D">
        <w:t xml:space="preserve">It was found that use of emoji </w:t>
      </w:r>
      <w:r w:rsidR="004F388A">
        <w:t xml:space="preserve">did not have a major impact on the </w:t>
      </w:r>
      <w:r w:rsidR="005552B1">
        <w:t>dropout</w:t>
      </w:r>
      <w:r w:rsidR="00944319">
        <w:t xml:space="preserve"> rates over text-based options </w:t>
      </w:r>
      <w:r w:rsidR="00825668">
        <w:t>but it did</w:t>
      </w:r>
      <w:r w:rsidR="00FA3579">
        <w:t>, however,</w:t>
      </w:r>
      <w:r w:rsidR="00825668">
        <w:t xml:space="preserve"> pose some limitations </w:t>
      </w:r>
      <w:r w:rsidR="008D233A">
        <w:t xml:space="preserve">in things such as </w:t>
      </w:r>
      <w:r w:rsidR="00B50B5D">
        <w:t>F</w:t>
      </w:r>
      <w:r w:rsidR="008D233A" w:rsidRPr="008D233A">
        <w:t>ood satisfaction ratings</w:t>
      </w:r>
      <w:r w:rsidR="00B50B5D">
        <w:t>,</w:t>
      </w:r>
      <w:r w:rsidR="00B50B5D" w:rsidRPr="00B50B5D">
        <w:t xml:space="preserve"> Top-box survey satisfaction</w:t>
      </w:r>
      <w:r w:rsidR="00AD170B">
        <w:t>,</w:t>
      </w:r>
      <w:r w:rsidR="00AD170B" w:rsidRPr="00AD170B">
        <w:t xml:space="preserve"> </w:t>
      </w:r>
      <w:r w:rsidR="00AD170B">
        <w:t xml:space="preserve">Emoji scales and alignment with </w:t>
      </w:r>
      <w:r w:rsidR="00FA3579">
        <w:t xml:space="preserve">of </w:t>
      </w:r>
      <w:r w:rsidR="00AD170B">
        <w:t>survey question,</w:t>
      </w:r>
      <w:r w:rsidR="00E75A43">
        <w:t xml:space="preserve"> and that not all emoji’s are</w:t>
      </w:r>
      <w:r w:rsidR="00E75A43" w:rsidRPr="00E75A43">
        <w:t xml:space="preserve"> created equal</w:t>
      </w:r>
      <w:r w:rsidR="00E75A43">
        <w:t xml:space="preserve"> </w:t>
      </w:r>
      <w:r w:rsidR="00216E7D">
        <w:t>(Bacon et al. 2017)</w:t>
      </w:r>
      <w:r w:rsidR="007051B1">
        <w:t>.</w:t>
      </w:r>
      <w:r w:rsidR="002B1C64">
        <w:t xml:space="preserve"> This is a similar case </w:t>
      </w:r>
      <w:r w:rsidR="00294FC0">
        <w:t>in the Facebook group as well, while</w:t>
      </w:r>
      <w:r w:rsidR="00725AC5">
        <w:t xml:space="preserve"> things</w:t>
      </w:r>
      <w:r w:rsidR="00294FC0">
        <w:t xml:space="preserve"> </w:t>
      </w:r>
      <w:r w:rsidR="001162B3">
        <w:t xml:space="preserve">food satisfaction ratings and top-box survey </w:t>
      </w:r>
      <w:r w:rsidR="00725AC5">
        <w:t xml:space="preserve">are not a concern in </w:t>
      </w:r>
      <w:r w:rsidR="00AF171C">
        <w:t>the use of Facebook groups</w:t>
      </w:r>
      <w:r w:rsidR="00E44ACF">
        <w:t xml:space="preserve"> </w:t>
      </w:r>
      <w:r w:rsidR="008268A1">
        <w:t>there are other limitations in evaluating the effectiveness of emojis</w:t>
      </w:r>
      <w:r w:rsidR="007F625E">
        <w:t xml:space="preserve"> in these platforms.</w:t>
      </w:r>
      <w:r w:rsidR="002F3F73">
        <w:t xml:space="preserve"> As well </w:t>
      </w:r>
      <w:r w:rsidR="00235F0A">
        <w:t xml:space="preserve">the use of emojis </w:t>
      </w:r>
      <w:r w:rsidR="00044F4F">
        <w:t xml:space="preserve">did not seem to </w:t>
      </w:r>
      <w:r w:rsidR="00FA3579">
        <w:t>affect</w:t>
      </w:r>
      <w:r w:rsidR="00044F4F">
        <w:t xml:space="preserve"> the number of comments for the videos </w:t>
      </w:r>
      <w:r w:rsidR="00175119">
        <w:t>nor did m</w:t>
      </w:r>
      <w:r w:rsidR="005552B1">
        <w:t xml:space="preserve">any </w:t>
      </w:r>
      <w:r w:rsidR="00175119">
        <w:t xml:space="preserve">of the comments have emoji’s in them. </w:t>
      </w:r>
      <w:r w:rsidR="008B0822">
        <w:t xml:space="preserve">The lack of emoji </w:t>
      </w:r>
      <w:r w:rsidR="005552B1">
        <w:t>usage has contributed</w:t>
      </w:r>
      <w:r w:rsidR="008B0822">
        <w:t xml:space="preserve"> to </w:t>
      </w:r>
      <w:r w:rsidR="00F50E2A">
        <w:t xml:space="preserve">limitations for evaluating the emojis in </w:t>
      </w:r>
      <w:r w:rsidR="004B3111">
        <w:t xml:space="preserve">this Facebook group. </w:t>
      </w:r>
      <w:r w:rsidR="0004343C">
        <w:t>These limitations are</w:t>
      </w:r>
      <w:r w:rsidR="00E873CF">
        <w:t>, how</w:t>
      </w:r>
      <w:r w:rsidR="001E2278">
        <w:t xml:space="preserve"> </w:t>
      </w:r>
      <w:r w:rsidR="00271933">
        <w:t>group</w:t>
      </w:r>
      <w:r w:rsidR="001E2278">
        <w:t xml:space="preserve"> members determine what each emoji means</w:t>
      </w:r>
      <w:r w:rsidR="00A633CA">
        <w:t xml:space="preserve"> </w:t>
      </w:r>
      <w:r w:rsidR="00EA2C75">
        <w:t xml:space="preserve">and how they are supposed to be used </w:t>
      </w:r>
      <w:r w:rsidR="00271933">
        <w:t xml:space="preserve">and </w:t>
      </w:r>
      <w:r w:rsidR="00A633CA">
        <w:t xml:space="preserve">why these </w:t>
      </w:r>
      <w:r w:rsidR="00271933">
        <w:t>emojis are considered ap</w:t>
      </w:r>
      <w:r w:rsidR="00C93CD6">
        <w:t xml:space="preserve">propriate to use for the subject </w:t>
      </w:r>
      <w:r w:rsidR="00972C64">
        <w:t>matter</w:t>
      </w:r>
      <w:r w:rsidR="00C93CD6">
        <w:t xml:space="preserve"> compared to others</w:t>
      </w:r>
      <w:r w:rsidR="00E873CF">
        <w:t>.</w:t>
      </w:r>
    </w:p>
    <w:p w14:paraId="4BD5D37F" w14:textId="2AC8D868" w:rsidR="00972C64" w:rsidRDefault="00BD4F57" w:rsidP="00904AAB">
      <w:pPr>
        <w:spacing w:after="0" w:line="480" w:lineRule="auto"/>
        <w:ind w:firstLine="720"/>
        <w:contextualSpacing/>
      </w:pPr>
      <w:r>
        <w:lastRenderedPageBreak/>
        <w:t xml:space="preserve">After doing this research </w:t>
      </w:r>
      <w:r w:rsidR="00904AAB">
        <w:t xml:space="preserve">some of the </w:t>
      </w:r>
      <w:r w:rsidR="001A2B1E">
        <w:t xml:space="preserve">ways that emojis are used as </w:t>
      </w:r>
      <w:r w:rsidR="00FA3579">
        <w:t xml:space="preserve">a </w:t>
      </w:r>
      <w:r w:rsidR="001A2B1E">
        <w:t>form of socialization in Facebook groups</w:t>
      </w:r>
      <w:r w:rsidR="00BB6044">
        <w:t xml:space="preserve"> </w:t>
      </w:r>
      <w:r w:rsidR="00904AAB">
        <w:t xml:space="preserve">were found. </w:t>
      </w:r>
      <w:r w:rsidR="00567BAA">
        <w:t xml:space="preserve">By looking </w:t>
      </w:r>
      <w:r w:rsidR="00FA3579">
        <w:t xml:space="preserve">at </w:t>
      </w:r>
      <w:r w:rsidR="00567BAA">
        <w:t xml:space="preserve">the </w:t>
      </w:r>
      <w:r w:rsidR="00B222C4">
        <w:t xml:space="preserve">overall effectiveness </w:t>
      </w:r>
      <w:r w:rsidR="00A05470">
        <w:t>of using emoji’s in Facebook groups</w:t>
      </w:r>
      <w:r w:rsidR="005540CE">
        <w:t xml:space="preserve">, </w:t>
      </w:r>
      <w:r w:rsidR="005540CE" w:rsidRPr="005540CE">
        <w:t>the reasons why emojis are used in certain ways</w:t>
      </w:r>
      <w:r w:rsidR="00C03058">
        <w:t xml:space="preserve">, and </w:t>
      </w:r>
      <w:r w:rsidR="00743386">
        <w:t xml:space="preserve">that </w:t>
      </w:r>
      <w:r w:rsidR="00743386" w:rsidRPr="00743386">
        <w:t>when emoji’s are often used when it is difficult to express emotions only with words</w:t>
      </w:r>
      <w:r w:rsidR="00F242EF">
        <w:t>.</w:t>
      </w:r>
      <w:r w:rsidR="00B70A45">
        <w:t xml:space="preserve"> </w:t>
      </w:r>
      <w:r w:rsidR="00C85738">
        <w:t xml:space="preserve">While </w:t>
      </w:r>
      <w:r w:rsidR="00ED11B2">
        <w:t xml:space="preserve">some steps for future research would be to </w:t>
      </w:r>
      <w:r w:rsidR="007A63D6">
        <w:t xml:space="preserve">look at </w:t>
      </w:r>
      <w:r w:rsidR="00C6329E">
        <w:t>why certain emojis are used in some case</w:t>
      </w:r>
      <w:r w:rsidR="00FA3579">
        <w:t>s</w:t>
      </w:r>
      <w:r w:rsidR="00C6329E">
        <w:t xml:space="preserve"> and not others</w:t>
      </w:r>
      <w:r w:rsidR="009700F3">
        <w:t>,</w:t>
      </w:r>
      <w:r w:rsidR="007434F2">
        <w:t xml:space="preserve"> and the social </w:t>
      </w:r>
      <w:r w:rsidR="00FC5A57">
        <w:t xml:space="preserve">context </w:t>
      </w:r>
      <w:r w:rsidR="005552B1">
        <w:t xml:space="preserve">of </w:t>
      </w:r>
      <w:r w:rsidR="00FC5A57">
        <w:t xml:space="preserve">the meanings </w:t>
      </w:r>
      <w:r w:rsidR="005552B1">
        <w:t>behind different</w:t>
      </w:r>
      <w:r w:rsidR="00FC5A57">
        <w:t xml:space="preserve"> emoji’s to get a better idea of what group members are trying to communicate with each other</w:t>
      </w:r>
      <w:r w:rsidR="00B053EF">
        <w:t xml:space="preserve"> and for what p</w:t>
      </w:r>
      <w:r w:rsidR="00691DE7">
        <w:t>urpose</w:t>
      </w:r>
      <w:r w:rsidR="00B053EF">
        <w:t xml:space="preserve">. As well </w:t>
      </w:r>
      <w:r w:rsidR="006E12BF">
        <w:t>ways to better evaluate the</w:t>
      </w:r>
      <w:r w:rsidR="00B053EF">
        <w:t xml:space="preserve"> </w:t>
      </w:r>
      <w:r w:rsidR="003815B7">
        <w:t>effectiveness of emoji’s in Facebook groups.</w:t>
      </w:r>
    </w:p>
    <w:p w14:paraId="312E571E" w14:textId="230516D9" w:rsidR="001B02CB" w:rsidRDefault="00C93CD6" w:rsidP="00AD170B">
      <w:pPr>
        <w:spacing w:after="0" w:line="480" w:lineRule="auto"/>
        <w:ind w:firstLine="720"/>
        <w:contextualSpacing/>
      </w:pPr>
      <w:r>
        <w:t xml:space="preserve"> </w:t>
      </w:r>
    </w:p>
    <w:p w14:paraId="0FD6307F" w14:textId="0C96CDB9" w:rsidR="00950F80" w:rsidRDefault="003815B7" w:rsidP="00950F80">
      <w:pPr>
        <w:spacing w:after="0" w:line="480" w:lineRule="auto"/>
        <w:contextualSpacing/>
      </w:pPr>
      <w:r>
        <w:t>Transcripts:</w:t>
      </w:r>
    </w:p>
    <w:p w14:paraId="28A817E8" w14:textId="77777777" w:rsidR="00CA242B" w:rsidRDefault="00EA1E4C" w:rsidP="00222D0E">
      <w:pPr>
        <w:spacing w:after="0" w:line="480" w:lineRule="auto"/>
        <w:ind w:firstLine="720"/>
        <w:contextualSpacing/>
      </w:pPr>
      <w:r>
        <w:t>Transcript One: Todoroki</w:t>
      </w:r>
      <w:r w:rsidR="00B5089F">
        <w:t xml:space="preserve">’s </w:t>
      </w:r>
      <w:r>
        <w:t xml:space="preserve"> Part</w:t>
      </w:r>
      <w:r w:rsidR="00FA3579">
        <w:t>-</w:t>
      </w:r>
      <w:r>
        <w:t>time Job</w:t>
      </w:r>
      <w:r w:rsidR="00903373">
        <w:t xml:space="preserve"> </w:t>
      </w:r>
    </w:p>
    <w:p w14:paraId="267C22EB" w14:textId="7466D937" w:rsidR="00670D91" w:rsidRDefault="00222D0E" w:rsidP="00222D0E">
      <w:pPr>
        <w:spacing w:after="0" w:line="480" w:lineRule="auto"/>
        <w:ind w:firstLine="720"/>
        <w:contextualSpacing/>
      </w:pPr>
      <w:r>
        <w:t xml:space="preserve">Video Link: </w:t>
      </w:r>
      <w:hyperlink r:id="rId7" w:history="1">
        <w:r w:rsidRPr="008C2407">
          <w:rPr>
            <w:rStyle w:val="Hyperlink"/>
          </w:rPr>
          <w:t>https://www.facebook.com/groups/MyHeroAcademiaTV/permalink/517750738832730/</w:t>
        </w:r>
      </w:hyperlink>
      <w:r>
        <w:t xml:space="preserve"> </w:t>
      </w:r>
    </w:p>
    <w:p w14:paraId="19B526EE" w14:textId="75D4CDBA" w:rsidR="00EA1E4C" w:rsidRDefault="00902327" w:rsidP="00902327">
      <w:pPr>
        <w:spacing w:after="0" w:line="480" w:lineRule="auto"/>
        <w:contextualSpacing/>
      </w:pPr>
      <w:r>
        <w:tab/>
      </w:r>
      <w:r w:rsidR="005827F5">
        <w:t>Todoroki</w:t>
      </w:r>
      <w:r>
        <w:t xml:space="preserve">: </w:t>
      </w:r>
      <w:r w:rsidR="00903373">
        <w:t>Hi, welcome to the mall, thank you for br</w:t>
      </w:r>
      <w:r w:rsidR="00FA3579">
        <w:t>ing</w:t>
      </w:r>
      <w:r w:rsidR="00903373">
        <w:t>ing all of your children.</w:t>
      </w:r>
    </w:p>
    <w:p w14:paraId="4064B408" w14:textId="7317AA8A" w:rsidR="00903373" w:rsidRDefault="00903373" w:rsidP="00902327">
      <w:pPr>
        <w:spacing w:after="0" w:line="480" w:lineRule="auto"/>
        <w:contextualSpacing/>
      </w:pPr>
      <w:r>
        <w:tab/>
      </w:r>
      <w:r w:rsidR="005827F5">
        <w:t>Todoroki</w:t>
      </w:r>
      <w:r>
        <w:t xml:space="preserve">: My name is </w:t>
      </w:r>
      <w:proofErr w:type="spellStart"/>
      <w:r>
        <w:t>Elmor</w:t>
      </w:r>
      <w:proofErr w:type="spellEnd"/>
      <w:r>
        <w:t xml:space="preserve"> and have been a mall security Cop for one week which is just enough time to suck out my soul</w:t>
      </w:r>
      <w:r w:rsidR="00147461">
        <w:t>.</w:t>
      </w:r>
    </w:p>
    <w:p w14:paraId="6CAC13DC" w14:textId="07EDB39E" w:rsidR="00903373" w:rsidRDefault="00903373" w:rsidP="00902327">
      <w:pPr>
        <w:spacing w:after="0" w:line="480" w:lineRule="auto"/>
        <w:contextualSpacing/>
      </w:pPr>
      <w:r>
        <w:tab/>
      </w:r>
      <w:r w:rsidR="005827F5">
        <w:t>Todoroki</w:t>
      </w:r>
      <w:r w:rsidR="008725C4">
        <w:t xml:space="preserve">: </w:t>
      </w:r>
      <w:r w:rsidR="00340C86">
        <w:t>I’m going to hang myself.</w:t>
      </w:r>
    </w:p>
    <w:p w14:paraId="2289223E" w14:textId="4510634E" w:rsidR="00340C86" w:rsidRDefault="00340C86" w:rsidP="00902327">
      <w:pPr>
        <w:spacing w:after="0" w:line="480" w:lineRule="auto"/>
        <w:contextualSpacing/>
      </w:pPr>
      <w:r>
        <w:tab/>
      </w:r>
      <w:r w:rsidR="00BD2422">
        <w:t xml:space="preserve">Other </w:t>
      </w:r>
      <w:r w:rsidR="005827F5">
        <w:t xml:space="preserve">Character </w:t>
      </w:r>
      <w:r>
        <w:t>:</w:t>
      </w:r>
      <w:r w:rsidR="00CB7194">
        <w:t xml:space="preserve"> Are you </w:t>
      </w:r>
      <w:proofErr w:type="spellStart"/>
      <w:r w:rsidR="00CB7194">
        <w:t>Emore</w:t>
      </w:r>
      <w:proofErr w:type="spellEnd"/>
      <w:r w:rsidR="00CB7194">
        <w:t xml:space="preserve">? </w:t>
      </w:r>
    </w:p>
    <w:p w14:paraId="5FCD9F4D" w14:textId="01F2E814" w:rsidR="00CB7194" w:rsidRDefault="00CB7194" w:rsidP="00902327">
      <w:pPr>
        <w:spacing w:after="0" w:line="480" w:lineRule="auto"/>
        <w:contextualSpacing/>
      </w:pPr>
      <w:r>
        <w:tab/>
      </w:r>
      <w:r w:rsidR="005827F5">
        <w:t>Todoroki</w:t>
      </w:r>
      <w:r>
        <w:t xml:space="preserve">: </w:t>
      </w:r>
      <w:proofErr w:type="spellStart"/>
      <w:r>
        <w:t>Elmor</w:t>
      </w:r>
      <w:proofErr w:type="spellEnd"/>
      <w:r>
        <w:t>.</w:t>
      </w:r>
    </w:p>
    <w:p w14:paraId="4D844168" w14:textId="475E817D" w:rsidR="00A97629" w:rsidRDefault="00CB7194" w:rsidP="00902327">
      <w:pPr>
        <w:spacing w:after="0" w:line="480" w:lineRule="auto"/>
        <w:contextualSpacing/>
      </w:pPr>
      <w:r>
        <w:tab/>
      </w:r>
      <w:r w:rsidR="00BD2422">
        <w:t xml:space="preserve">Other </w:t>
      </w:r>
      <w:r w:rsidR="005827F5">
        <w:t>Character</w:t>
      </w:r>
      <w:r>
        <w:t>:</w:t>
      </w:r>
      <w:r w:rsidR="00A77808">
        <w:t xml:space="preserve"> oh it’s ( ?) And (?)</w:t>
      </w:r>
      <w:r w:rsidR="00A97629">
        <w:t xml:space="preserve"> It looks it (?) </w:t>
      </w:r>
      <w:r w:rsidR="00B042F2">
        <w:t xml:space="preserve">ass </w:t>
      </w:r>
      <w:r w:rsidR="00A97629">
        <w:t>in here</w:t>
      </w:r>
      <w:r w:rsidR="00FA3579">
        <w:t>.</w:t>
      </w:r>
      <w:r w:rsidR="00A97629">
        <w:t>..</w:t>
      </w:r>
    </w:p>
    <w:p w14:paraId="34433134" w14:textId="34BF89C9" w:rsidR="00A5709C" w:rsidRDefault="00A97629" w:rsidP="00902327">
      <w:pPr>
        <w:spacing w:after="0" w:line="480" w:lineRule="auto"/>
        <w:contextualSpacing/>
      </w:pPr>
      <w:r>
        <w:tab/>
      </w:r>
      <w:r w:rsidR="005827F5">
        <w:t>Todoroki</w:t>
      </w:r>
      <w:r>
        <w:t xml:space="preserve">: </w:t>
      </w:r>
      <w:r w:rsidR="00A5709C">
        <w:t xml:space="preserve">I got my </w:t>
      </w:r>
      <w:r w:rsidR="00FA3579">
        <w:t>bachelors</w:t>
      </w:r>
      <w:r w:rsidR="00A5709C">
        <w:t xml:space="preserve"> for this.</w:t>
      </w:r>
    </w:p>
    <w:p w14:paraId="3DBD18BB" w14:textId="207366AA" w:rsidR="00A5709C" w:rsidRDefault="00A5709C" w:rsidP="00902327">
      <w:pPr>
        <w:spacing w:after="0" w:line="480" w:lineRule="auto"/>
        <w:contextualSpacing/>
      </w:pPr>
      <w:r>
        <w:tab/>
      </w:r>
      <w:r w:rsidR="005827F5">
        <w:t>Todoroki</w:t>
      </w:r>
      <w:r>
        <w:t xml:space="preserve">: Sir please don’t throw hot dogs at me </w:t>
      </w:r>
    </w:p>
    <w:p w14:paraId="30F8E2F9" w14:textId="41933D58" w:rsidR="00A5709C" w:rsidRDefault="00A5709C" w:rsidP="00902327">
      <w:pPr>
        <w:spacing w:after="0" w:line="480" w:lineRule="auto"/>
        <w:contextualSpacing/>
      </w:pPr>
      <w:r>
        <w:tab/>
      </w:r>
      <w:r w:rsidR="005827F5">
        <w:t>Todoroki</w:t>
      </w:r>
      <w:r>
        <w:t>: I got my Bachelors for this.</w:t>
      </w:r>
    </w:p>
    <w:p w14:paraId="2C0F322E" w14:textId="20BE8398" w:rsidR="00A5709C" w:rsidRDefault="00A5709C" w:rsidP="00902327">
      <w:pPr>
        <w:spacing w:after="0" w:line="480" w:lineRule="auto"/>
        <w:contextualSpacing/>
      </w:pPr>
      <w:r>
        <w:lastRenderedPageBreak/>
        <w:tab/>
      </w:r>
      <w:r w:rsidR="00DD0BA4">
        <w:t>Todoroki</w:t>
      </w:r>
      <w:r>
        <w:t>: that’s going to be 3.76</w:t>
      </w:r>
    </w:p>
    <w:p w14:paraId="5CC52BC8" w14:textId="47CB20D4" w:rsidR="00FE77C8" w:rsidRDefault="00A5709C" w:rsidP="00902327">
      <w:pPr>
        <w:spacing w:after="0" w:line="480" w:lineRule="auto"/>
        <w:contextualSpacing/>
      </w:pPr>
      <w:r>
        <w:tab/>
      </w:r>
      <w:r w:rsidR="00DD0BA4">
        <w:t>Todoroki</w:t>
      </w:r>
      <w:r>
        <w:t xml:space="preserve">: Are you trying to give me a </w:t>
      </w:r>
      <w:r w:rsidR="00B042F2">
        <w:t>Fucking</w:t>
      </w:r>
      <w:r>
        <w:t xml:space="preserve"> seizure</w:t>
      </w:r>
    </w:p>
    <w:p w14:paraId="297D55B7" w14:textId="51B3698B" w:rsidR="00CB7194" w:rsidRDefault="00FE77C8" w:rsidP="00902327">
      <w:pPr>
        <w:spacing w:after="0" w:line="480" w:lineRule="auto"/>
        <w:contextualSpacing/>
      </w:pPr>
      <w:r>
        <w:tab/>
      </w:r>
      <w:r w:rsidR="00DD0BA4">
        <w:t>Todoroki</w:t>
      </w:r>
      <w:r>
        <w:t xml:space="preserve">: </w:t>
      </w:r>
      <w:r w:rsidR="000A3287">
        <w:t xml:space="preserve">Stop that ass whole </w:t>
      </w:r>
    </w:p>
    <w:p w14:paraId="752F6298" w14:textId="1175F3C6" w:rsidR="004A1414" w:rsidRDefault="004A1414" w:rsidP="00902327">
      <w:pPr>
        <w:spacing w:after="0" w:line="480" w:lineRule="auto"/>
        <w:contextualSpacing/>
      </w:pPr>
      <w:r>
        <w:tab/>
      </w:r>
      <w:r w:rsidR="00BD2422">
        <w:t>Todoroki</w:t>
      </w:r>
      <w:r>
        <w:t>: Can someone help me place</w:t>
      </w:r>
      <w:r w:rsidR="00996C0D">
        <w:t xml:space="preserve"> the escalator is stuck and someone is rubbing the jewelry store.</w:t>
      </w:r>
    </w:p>
    <w:p w14:paraId="1A7D2118" w14:textId="54870358" w:rsidR="00996C0D" w:rsidRDefault="00996C0D" w:rsidP="00902327">
      <w:pPr>
        <w:spacing w:after="0" w:line="480" w:lineRule="auto"/>
        <w:contextualSpacing/>
      </w:pPr>
      <w:r>
        <w:t xml:space="preserve"> </w:t>
      </w:r>
      <w:r w:rsidR="00E03A5C">
        <w:t xml:space="preserve">Other Character </w:t>
      </w:r>
      <w:r>
        <w:t>: Ok, candy</w:t>
      </w:r>
      <w:r w:rsidR="00E564B1">
        <w:t>,</w:t>
      </w:r>
      <w:r>
        <w:t xml:space="preserve"> please </w:t>
      </w:r>
    </w:p>
    <w:p w14:paraId="1F360E7E" w14:textId="7F9E4E61" w:rsidR="00996C0D" w:rsidRDefault="00BD2422" w:rsidP="00902327">
      <w:pPr>
        <w:spacing w:after="0" w:line="480" w:lineRule="auto"/>
        <w:contextualSpacing/>
      </w:pPr>
      <w:r>
        <w:t>Todoroki</w:t>
      </w:r>
      <w:r w:rsidR="00996C0D">
        <w:t xml:space="preserve">: Enjoy </w:t>
      </w:r>
    </w:p>
    <w:p w14:paraId="10DCF879" w14:textId="6B664F8E" w:rsidR="00996C0D" w:rsidRDefault="00E03A5C" w:rsidP="00902327">
      <w:pPr>
        <w:spacing w:after="0" w:line="480" w:lineRule="auto"/>
        <w:contextualSpacing/>
      </w:pPr>
      <w:r>
        <w:t>Other Character</w:t>
      </w:r>
      <w:r w:rsidR="00996C0D">
        <w:t>: Oh my word these are all su</w:t>
      </w:r>
      <w:r w:rsidR="001E6E42">
        <w:t>gar</w:t>
      </w:r>
      <w:r w:rsidR="00E564B1">
        <w:t>-</w:t>
      </w:r>
      <w:r w:rsidR="00996C0D">
        <w:t>free</w:t>
      </w:r>
      <w:r w:rsidR="00F21444">
        <w:t>,</w:t>
      </w:r>
      <w:r w:rsidR="004E3E86">
        <w:t xml:space="preserve"> diabetes is half my disability</w:t>
      </w:r>
      <w:r w:rsidR="00F21444">
        <w:t xml:space="preserve"> (?) ass whole</w:t>
      </w:r>
    </w:p>
    <w:p w14:paraId="2E6BC077" w14:textId="67CED621" w:rsidR="004E3E86" w:rsidRDefault="00E03A5C" w:rsidP="00902327">
      <w:pPr>
        <w:spacing w:after="0" w:line="480" w:lineRule="auto"/>
        <w:contextualSpacing/>
      </w:pPr>
      <w:r>
        <w:t>Todoroki</w:t>
      </w:r>
      <w:r w:rsidR="004E3E86">
        <w:t xml:space="preserve">: </w:t>
      </w:r>
      <w:r w:rsidR="00F178CA">
        <w:t>Welcome</w:t>
      </w:r>
      <w:r w:rsidR="00253EC1">
        <w:t xml:space="preserve"> to </w:t>
      </w:r>
      <w:proofErr w:type="spellStart"/>
      <w:r w:rsidR="00A25FAC">
        <w:t>Mashy</w:t>
      </w:r>
      <w:proofErr w:type="spellEnd"/>
      <w:r w:rsidR="00A25FAC">
        <w:t xml:space="preserve"> Mart</w:t>
      </w:r>
      <w:r w:rsidR="003C414B">
        <w:t>. Thank you for bringing your</w:t>
      </w:r>
      <w:r w:rsidR="00C52CC9">
        <w:t xml:space="preserve"> fucking </w:t>
      </w:r>
      <w:r w:rsidR="004D0254">
        <w:t>kids.</w:t>
      </w:r>
    </w:p>
    <w:p w14:paraId="7B5E2B94" w14:textId="64F19E9D" w:rsidR="00EC54FE" w:rsidRDefault="0013231F" w:rsidP="00902327">
      <w:pPr>
        <w:spacing w:after="0" w:line="480" w:lineRule="auto"/>
        <w:contextualSpacing/>
      </w:pPr>
      <w:r>
        <w:t>Todoroki</w:t>
      </w:r>
      <w:r w:rsidR="00EC54FE">
        <w:t xml:space="preserve">: I </w:t>
      </w:r>
      <w:r w:rsidR="004D0254">
        <w:t>possess</w:t>
      </w:r>
      <w:r w:rsidR="00EC54FE">
        <w:t xml:space="preserve"> the ability to transform my speed from human to rap</w:t>
      </w:r>
      <w:r w:rsidR="00717740">
        <w:t>tor</w:t>
      </w:r>
    </w:p>
    <w:p w14:paraId="33423E41" w14:textId="765FFA92" w:rsidR="00EC54FE" w:rsidRDefault="0013231F" w:rsidP="00902327">
      <w:pPr>
        <w:spacing w:after="0" w:line="480" w:lineRule="auto"/>
        <w:contextualSpacing/>
      </w:pPr>
      <w:r>
        <w:t>Todoroki</w:t>
      </w:r>
      <w:r w:rsidR="00EC54FE">
        <w:t>: This is human speed right… This is rap</w:t>
      </w:r>
      <w:r w:rsidR="00717740">
        <w:t xml:space="preserve">tor </w:t>
      </w:r>
    </w:p>
    <w:p w14:paraId="04EB7F35" w14:textId="1D66F887" w:rsidR="00EC54FE" w:rsidRDefault="0013231F" w:rsidP="00902327">
      <w:pPr>
        <w:spacing w:after="0" w:line="480" w:lineRule="auto"/>
        <w:contextualSpacing/>
      </w:pPr>
      <w:r>
        <w:t>Todoroki</w:t>
      </w:r>
      <w:r w:rsidR="00EC54FE">
        <w:t>: you c</w:t>
      </w:r>
      <w:r w:rsidR="004D0254">
        <w:t xml:space="preserve">ouldn’t </w:t>
      </w:r>
      <w:r w:rsidR="00EC54FE">
        <w:t>keep up with me there could you.</w:t>
      </w:r>
    </w:p>
    <w:p w14:paraId="578401E9" w14:textId="703F34EC" w:rsidR="00EC54FE" w:rsidRDefault="0013231F" w:rsidP="00902327">
      <w:pPr>
        <w:spacing w:after="0" w:line="480" w:lineRule="auto"/>
        <w:contextualSpacing/>
      </w:pPr>
      <w:r>
        <w:t>(2) Other Character</w:t>
      </w:r>
      <w:r w:rsidR="00EC54FE">
        <w:t xml:space="preserve">: oh yeah that was </w:t>
      </w:r>
      <w:r w:rsidR="004D0254">
        <w:t>really</w:t>
      </w:r>
      <w:r w:rsidR="00EC54FE">
        <w:t xml:space="preserve"> fast.</w:t>
      </w:r>
    </w:p>
    <w:p w14:paraId="3254845B" w14:textId="00896ED6" w:rsidR="00EC54FE" w:rsidRDefault="0013231F" w:rsidP="00902327">
      <w:pPr>
        <w:spacing w:after="0" w:line="480" w:lineRule="auto"/>
        <w:contextualSpacing/>
      </w:pPr>
      <w:r>
        <w:t>Todoroki</w:t>
      </w:r>
      <w:r w:rsidR="00EC54FE">
        <w:t>: I know.</w:t>
      </w:r>
    </w:p>
    <w:p w14:paraId="71BFC5CD" w14:textId="693C7BD0" w:rsidR="00EC54FE" w:rsidRDefault="0013231F" w:rsidP="00902327">
      <w:pPr>
        <w:spacing w:after="0" w:line="480" w:lineRule="auto"/>
        <w:contextualSpacing/>
      </w:pPr>
      <w:r>
        <w:t>Todoroki</w:t>
      </w:r>
      <w:r w:rsidR="00EC54FE">
        <w:t>: Hello sir</w:t>
      </w:r>
    </w:p>
    <w:p w14:paraId="3560E899" w14:textId="4AD39840" w:rsidR="00EC54FE" w:rsidRDefault="0013231F" w:rsidP="00902327">
      <w:pPr>
        <w:spacing w:after="0" w:line="480" w:lineRule="auto"/>
        <w:contextualSpacing/>
      </w:pPr>
      <w:r>
        <w:t xml:space="preserve">(3) Other Character </w:t>
      </w:r>
      <w:r w:rsidR="00EC54FE">
        <w:t>: (?) why are fil</w:t>
      </w:r>
      <w:r w:rsidR="0019671E">
        <w:t>ming</w:t>
      </w:r>
      <w:r w:rsidR="00EC54FE">
        <w:t xml:space="preserve"> me</w:t>
      </w:r>
    </w:p>
    <w:p w14:paraId="768D5186" w14:textId="4F06D9F8" w:rsidR="00EC54FE" w:rsidRDefault="0013231F" w:rsidP="00902327">
      <w:pPr>
        <w:spacing w:after="0" w:line="480" w:lineRule="auto"/>
        <w:contextualSpacing/>
      </w:pPr>
      <w:r>
        <w:t>Todoroki</w:t>
      </w:r>
      <w:r w:rsidR="00EC54FE">
        <w:t>: I’m fil</w:t>
      </w:r>
      <w:r w:rsidR="0019671E">
        <w:t>ming</w:t>
      </w:r>
      <w:r w:rsidR="00EC54FE">
        <w:t xml:space="preserve"> a crime happening in my mall. I couldn’t help but notice that </w:t>
      </w:r>
      <w:r w:rsidR="004D0254">
        <w:t>you’re</w:t>
      </w:r>
      <w:r w:rsidR="00EC54FE">
        <w:t xml:space="preserve"> eating a whole cake </w:t>
      </w:r>
      <w:r w:rsidR="00C46105">
        <w:t xml:space="preserve">entirely </w:t>
      </w:r>
      <w:r w:rsidR="00EC54FE">
        <w:t xml:space="preserve">by yourself </w:t>
      </w:r>
    </w:p>
    <w:p w14:paraId="00871AD8" w14:textId="7C45BE44" w:rsidR="00EC54FE" w:rsidRDefault="006E02CB" w:rsidP="00902327">
      <w:pPr>
        <w:spacing w:after="0" w:line="480" w:lineRule="auto"/>
        <w:contextualSpacing/>
      </w:pPr>
      <w:r>
        <w:t>Todoroki</w:t>
      </w:r>
      <w:r w:rsidR="00EC54FE">
        <w:t xml:space="preserve">: Do you realize how </w:t>
      </w:r>
      <w:r w:rsidR="004D0254">
        <w:t>disgusting</w:t>
      </w:r>
      <w:r w:rsidR="00EC54FE">
        <w:t xml:space="preserve"> you are? </w:t>
      </w:r>
    </w:p>
    <w:p w14:paraId="755C233D" w14:textId="02F0DF3A" w:rsidR="00EC54FE" w:rsidRDefault="006E02CB" w:rsidP="00902327">
      <w:pPr>
        <w:spacing w:after="0" w:line="480" w:lineRule="auto"/>
        <w:contextualSpacing/>
      </w:pPr>
      <w:r>
        <w:t>(3) Other Character</w:t>
      </w:r>
      <w:r w:rsidR="00EC54FE">
        <w:t xml:space="preserve">: I do, I want to eat my </w:t>
      </w:r>
      <w:r>
        <w:t>cake</w:t>
      </w:r>
      <w:r w:rsidR="00EC54FE">
        <w:t xml:space="preserve"> in peace</w:t>
      </w:r>
      <w:r w:rsidR="00E564B1">
        <w:t>,</w:t>
      </w:r>
      <w:r w:rsidR="00EC54FE">
        <w:t xml:space="preserve"> please</w:t>
      </w:r>
    </w:p>
    <w:p w14:paraId="69409A7A" w14:textId="2BAC4D4D" w:rsidR="00EC54FE" w:rsidRDefault="006E02CB" w:rsidP="00902327">
      <w:pPr>
        <w:spacing w:after="0" w:line="480" w:lineRule="auto"/>
        <w:contextualSpacing/>
      </w:pPr>
      <w:r>
        <w:t>Todoroki</w:t>
      </w:r>
      <w:r w:rsidR="00EC54FE">
        <w:t xml:space="preserve">: One strawberry </w:t>
      </w:r>
    </w:p>
    <w:p w14:paraId="2B23DFAC" w14:textId="286C6951" w:rsidR="00EC54FE" w:rsidRDefault="006E02CB" w:rsidP="00902327">
      <w:pPr>
        <w:spacing w:after="0" w:line="480" w:lineRule="auto"/>
        <w:contextualSpacing/>
      </w:pPr>
      <w:r>
        <w:t xml:space="preserve">(3) Other Character </w:t>
      </w:r>
      <w:r w:rsidR="00EC54FE">
        <w:t>: No</w:t>
      </w:r>
    </w:p>
    <w:p w14:paraId="4DB029AB" w14:textId="0A51A325" w:rsidR="00EC54FE" w:rsidRDefault="006E02CB" w:rsidP="00902327">
      <w:pPr>
        <w:spacing w:after="0" w:line="480" w:lineRule="auto"/>
        <w:contextualSpacing/>
      </w:pPr>
      <w:r>
        <w:t>Todoroki</w:t>
      </w:r>
      <w:r w:rsidR="00EC54FE">
        <w:t>: are you two enjoy the ride so far</w:t>
      </w:r>
      <w:r w:rsidR="009D1A5C">
        <w:t>?</w:t>
      </w:r>
    </w:p>
    <w:p w14:paraId="6686B660" w14:textId="627E3C7C" w:rsidR="00EC54FE" w:rsidRDefault="006E02CB" w:rsidP="00902327">
      <w:pPr>
        <w:spacing w:after="0" w:line="480" w:lineRule="auto"/>
        <w:contextualSpacing/>
      </w:pPr>
      <w:r>
        <w:lastRenderedPageBreak/>
        <w:t>(2) Other Character</w:t>
      </w:r>
      <w:r w:rsidR="00EC54FE">
        <w:t>: I’m going to need you to turn up that ac for me  for a favor</w:t>
      </w:r>
    </w:p>
    <w:p w14:paraId="36EF0715" w14:textId="55543A51" w:rsidR="00EC54FE" w:rsidRDefault="00DA044C" w:rsidP="00902327">
      <w:pPr>
        <w:spacing w:after="0" w:line="480" w:lineRule="auto"/>
        <w:contextualSpacing/>
      </w:pPr>
      <w:r>
        <w:t>(2) Other Character</w:t>
      </w:r>
      <w:r w:rsidR="00EC54FE">
        <w:t>: Ok, I’ll like the heater now place.</w:t>
      </w:r>
    </w:p>
    <w:p w14:paraId="2C9499E1" w14:textId="0A71C167" w:rsidR="00EC54FE" w:rsidRDefault="00DA044C" w:rsidP="00902327">
      <w:pPr>
        <w:spacing w:after="0" w:line="480" w:lineRule="auto"/>
        <w:contextualSpacing/>
      </w:pPr>
      <w:r>
        <w:t>(2) Other Character</w:t>
      </w:r>
      <w:r w:rsidR="00EC54FE">
        <w:t xml:space="preserve">: </w:t>
      </w:r>
      <w:bookmarkStart w:id="2" w:name="_GoBack"/>
      <w:bookmarkEnd w:id="2"/>
      <w:r w:rsidR="00EC54FE">
        <w:t>Ok I’m gonna need that air again.</w:t>
      </w:r>
    </w:p>
    <w:p w14:paraId="4B1B1633" w14:textId="7EF0BBE6" w:rsidR="00EC54FE" w:rsidRDefault="00DA044C" w:rsidP="00902327">
      <w:pPr>
        <w:spacing w:after="0" w:line="480" w:lineRule="auto"/>
        <w:contextualSpacing/>
      </w:pPr>
      <w:r>
        <w:t>Todoroki</w:t>
      </w:r>
      <w:r w:rsidR="00EC54FE">
        <w:t>:  I’m cho</w:t>
      </w:r>
      <w:r w:rsidR="00C46105">
        <w:t>osing</w:t>
      </w:r>
      <w:r w:rsidR="00EC54FE">
        <w:t xml:space="preserve"> to no longer under</w:t>
      </w:r>
      <w:r w:rsidR="00E27D2E">
        <w:t xml:space="preserve">stand </w:t>
      </w:r>
      <w:r w:rsidR="00EC54FE">
        <w:t xml:space="preserve"> English</w:t>
      </w:r>
      <w:r w:rsidR="00E564B1">
        <w:t>,</w:t>
      </w:r>
      <w:r w:rsidR="00EC54FE">
        <w:t xml:space="preserve"> please</w:t>
      </w:r>
    </w:p>
    <w:p w14:paraId="48068F95" w14:textId="47592AA9" w:rsidR="00EC54FE" w:rsidRDefault="00DA044C" w:rsidP="00902327">
      <w:pPr>
        <w:spacing w:after="0" w:line="480" w:lineRule="auto"/>
        <w:contextualSpacing/>
      </w:pPr>
      <w:r>
        <w:t>Todoroki</w:t>
      </w:r>
      <w:r w:rsidR="00EC54FE">
        <w:t xml:space="preserve">: you want to talk to </w:t>
      </w:r>
      <w:r w:rsidR="00E564B1">
        <w:t xml:space="preserve">the </w:t>
      </w:r>
      <w:r w:rsidR="00EC54FE">
        <w:t>man</w:t>
      </w:r>
      <w:r w:rsidR="00E564B1">
        <w:t>a</w:t>
      </w:r>
      <w:r w:rsidR="00EC54FE">
        <w:t xml:space="preserve">ger </w:t>
      </w:r>
    </w:p>
    <w:p w14:paraId="0986BB81" w14:textId="73A7F720" w:rsidR="00EC54FE" w:rsidRDefault="00DA044C" w:rsidP="00902327">
      <w:pPr>
        <w:spacing w:after="0" w:line="480" w:lineRule="auto"/>
        <w:contextualSpacing/>
      </w:pPr>
      <w:r>
        <w:t>Todoroki</w:t>
      </w:r>
      <w:r w:rsidR="00EC54FE">
        <w:t xml:space="preserve">: Bae some bitch wants to talk to you (Over </w:t>
      </w:r>
      <w:r w:rsidR="004D0254">
        <w:t>loudspeaker</w:t>
      </w:r>
      <w:r w:rsidR="00EC54FE">
        <w:t>)</w:t>
      </w:r>
    </w:p>
    <w:p w14:paraId="71FE0AD5" w14:textId="30114A4F" w:rsidR="00EC54FE" w:rsidRDefault="00AC139D" w:rsidP="00902327">
      <w:pPr>
        <w:spacing w:after="0" w:line="480" w:lineRule="auto"/>
        <w:contextualSpacing/>
      </w:pPr>
      <w:r>
        <w:t>Todoroki</w:t>
      </w:r>
      <w:r w:rsidR="00EC54FE">
        <w:t xml:space="preserve">: I take my job very seriously </w:t>
      </w:r>
    </w:p>
    <w:p w14:paraId="4881C0FF" w14:textId="01E0C23B" w:rsidR="00EC54FE" w:rsidRDefault="00AC139D" w:rsidP="00902327">
      <w:pPr>
        <w:spacing w:after="0" w:line="480" w:lineRule="auto"/>
        <w:contextualSpacing/>
      </w:pPr>
      <w:r>
        <w:t>(3) Other Character</w:t>
      </w:r>
      <w:r w:rsidR="00EC54FE">
        <w:t>: Yeah well someone just stole you</w:t>
      </w:r>
      <w:r w:rsidR="005141F2">
        <w:t>r</w:t>
      </w:r>
      <w:r w:rsidR="00EC54FE">
        <w:t xml:space="preserve"> laptop.</w:t>
      </w:r>
    </w:p>
    <w:p w14:paraId="44F2ADC9" w14:textId="55212C57" w:rsidR="00EC54FE" w:rsidRDefault="00A57781" w:rsidP="00902327">
      <w:pPr>
        <w:spacing w:after="0" w:line="480" w:lineRule="auto"/>
        <w:contextualSpacing/>
      </w:pPr>
      <w:r>
        <w:t>Todoroki</w:t>
      </w:r>
      <w:r w:rsidR="00EC54FE">
        <w:t xml:space="preserve">: (?) Yeah shit </w:t>
      </w:r>
    </w:p>
    <w:p w14:paraId="704DA463" w14:textId="2C597CBF" w:rsidR="001F37A4" w:rsidRDefault="00A57781" w:rsidP="00F178CA">
      <w:pPr>
        <w:spacing w:after="0" w:line="480" w:lineRule="auto"/>
        <w:contextualSpacing/>
      </w:pPr>
      <w:r>
        <w:t>Todoroki</w:t>
      </w:r>
      <w:r w:rsidR="00EC54FE">
        <w:t>: I swear to god that I am going to set myself on fire.</w:t>
      </w:r>
    </w:p>
    <w:p w14:paraId="0013854E" w14:textId="77777777" w:rsidR="00691DE7" w:rsidRDefault="00691DE7" w:rsidP="00F178CA">
      <w:pPr>
        <w:spacing w:after="0" w:line="480" w:lineRule="auto"/>
        <w:contextualSpacing/>
      </w:pPr>
    </w:p>
    <w:p w14:paraId="7111E489" w14:textId="7861AA62" w:rsidR="001F37A4" w:rsidRDefault="00C13E6E" w:rsidP="00F178CA">
      <w:pPr>
        <w:spacing w:after="0" w:line="480" w:lineRule="auto"/>
        <w:contextualSpacing/>
      </w:pPr>
      <w:r>
        <w:t xml:space="preserve">Transcript 2: </w:t>
      </w:r>
      <w:r w:rsidR="001F7DAA" w:rsidRPr="001F7DAA">
        <w:t xml:space="preserve"> My Hero Academia </w:t>
      </w:r>
      <w:r w:rsidR="00A57781">
        <w:t>F</w:t>
      </w:r>
      <w:r w:rsidR="001F7DAA" w:rsidRPr="001F7DAA">
        <w:t>andom</w:t>
      </w:r>
      <w:r w:rsidR="001F7DAA">
        <w:t xml:space="preserve"> Complaint</w:t>
      </w:r>
    </w:p>
    <w:p w14:paraId="4F103A6D" w14:textId="77777777" w:rsidR="00691DE7" w:rsidRDefault="00995163" w:rsidP="00F178CA">
      <w:pPr>
        <w:spacing w:after="0" w:line="480" w:lineRule="auto"/>
        <w:contextualSpacing/>
      </w:pPr>
      <w:r>
        <w:t>Video Link</w:t>
      </w:r>
      <w:r w:rsidR="00691DE7">
        <w:t>:</w:t>
      </w:r>
    </w:p>
    <w:p w14:paraId="55D258C7" w14:textId="38E7B6B8" w:rsidR="00995163" w:rsidRDefault="00691DE7" w:rsidP="00F178CA">
      <w:pPr>
        <w:spacing w:after="0" w:line="480" w:lineRule="auto"/>
        <w:contextualSpacing/>
      </w:pPr>
      <w:hyperlink r:id="rId8" w:history="1">
        <w:r w:rsidRPr="008C2407">
          <w:rPr>
            <w:rStyle w:val="Hyperlink"/>
          </w:rPr>
          <w:t>https://www.facebook.com/groups/MyHeroAcademiaTV/permalink/453729545234850/</w:t>
        </w:r>
      </w:hyperlink>
      <w:r w:rsidR="001A490F">
        <w:t xml:space="preserve"> </w:t>
      </w:r>
    </w:p>
    <w:p w14:paraId="453345B6" w14:textId="4DD3506F" w:rsidR="00C13E6E" w:rsidRDefault="00C13E6E" w:rsidP="00F178CA">
      <w:pPr>
        <w:spacing w:after="0" w:line="480" w:lineRule="auto"/>
        <w:contextualSpacing/>
      </w:pPr>
      <w:r>
        <w:t xml:space="preserve">Line 1: </w:t>
      </w:r>
      <w:r w:rsidR="005900BF">
        <w:t xml:space="preserve">So, I’m seeing a bunch of people post about the My Hero </w:t>
      </w:r>
      <w:r w:rsidR="00ED3526">
        <w:t>Academia</w:t>
      </w:r>
      <w:r w:rsidR="005900BF">
        <w:t xml:space="preserve"> fandom as a whole be super toxic and just wanted to share my thoughts on that.</w:t>
      </w:r>
    </w:p>
    <w:p w14:paraId="192F93B8" w14:textId="247CF761" w:rsidR="004935D0" w:rsidRDefault="005900BF" w:rsidP="00F178CA">
      <w:pPr>
        <w:spacing w:after="0" w:line="480" w:lineRule="auto"/>
        <w:contextualSpacing/>
      </w:pPr>
      <w:r>
        <w:t xml:space="preserve">Line 2: People often like to take the blame and place it on the younger fans of the My Hero </w:t>
      </w:r>
      <w:r w:rsidR="004B212B">
        <w:t>Academia</w:t>
      </w:r>
      <w:r>
        <w:t xml:space="preserve"> fandom when there’s just as bad stuff happening with older fans</w:t>
      </w:r>
      <w:r w:rsidR="004935D0">
        <w:t>.</w:t>
      </w:r>
    </w:p>
    <w:p w14:paraId="5066D15D" w14:textId="0DCF7B32" w:rsidR="004935D0" w:rsidRDefault="004935D0" w:rsidP="00F178CA">
      <w:pPr>
        <w:spacing w:after="0" w:line="480" w:lineRule="auto"/>
        <w:contextualSpacing/>
      </w:pPr>
      <w:r>
        <w:t xml:space="preserve">Line 3: A lot of times people forget that My Hero Academia is show about kids and more importantly </w:t>
      </w:r>
      <w:r w:rsidR="004B212B">
        <w:t>Minors</w:t>
      </w:r>
      <w:r>
        <w:t xml:space="preserve">. </w:t>
      </w:r>
    </w:p>
    <w:p w14:paraId="356E7EFC" w14:textId="77777777" w:rsidR="004935D0" w:rsidRDefault="004935D0" w:rsidP="00F178CA">
      <w:pPr>
        <w:spacing w:after="0" w:line="480" w:lineRule="auto"/>
        <w:contextualSpacing/>
      </w:pPr>
      <w:r>
        <w:t xml:space="preserve">Line 4: People have been sexualizing them and doing stuff like that and using the excuse of that ageing them up, even though literally the character is that their a kid and thing that you like about them is that their childish. </w:t>
      </w:r>
    </w:p>
    <w:p w14:paraId="5B679215" w14:textId="150EEA13" w:rsidR="004935D0" w:rsidRDefault="004935D0" w:rsidP="00F178CA">
      <w:pPr>
        <w:spacing w:after="0" w:line="480" w:lineRule="auto"/>
        <w:contextualSpacing/>
      </w:pPr>
      <w:r>
        <w:lastRenderedPageBreak/>
        <w:t xml:space="preserve">Line 5: There are bad parts of any fandom you can be </w:t>
      </w:r>
      <w:r w:rsidR="009F2B1E">
        <w:t>a part</w:t>
      </w:r>
      <w:r>
        <w:t xml:space="preserve"> of and what we can do is that we can be the kind of people to post good content that doesn’t make the fandom toxic. </w:t>
      </w:r>
    </w:p>
    <w:p w14:paraId="2F8BFF81" w14:textId="2F9111F8" w:rsidR="004935D0" w:rsidRDefault="004935D0" w:rsidP="00F178CA">
      <w:pPr>
        <w:spacing w:after="0" w:line="480" w:lineRule="auto"/>
        <w:contextualSpacing/>
      </w:pPr>
      <w:r>
        <w:t xml:space="preserve">Line 6: Not just ignore the entire thing. </w:t>
      </w:r>
    </w:p>
    <w:p w14:paraId="29E4593C" w14:textId="755FCC2F" w:rsidR="00E81F91" w:rsidRDefault="004935D0" w:rsidP="00C62AD3">
      <w:pPr>
        <w:spacing w:after="0" w:line="480" w:lineRule="auto"/>
        <w:contextualSpacing/>
      </w:pPr>
      <w:r>
        <w:t>Line 7: That’s kind immature</w:t>
      </w:r>
      <w:r w:rsidR="00910290">
        <w:t>.</w:t>
      </w:r>
    </w:p>
    <w:p w14:paraId="6903943C" w14:textId="77777777" w:rsidR="00910290" w:rsidRDefault="00910290" w:rsidP="00C62AD3">
      <w:pPr>
        <w:spacing w:after="0" w:line="480" w:lineRule="auto"/>
        <w:contextualSpacing/>
      </w:pPr>
    </w:p>
    <w:p w14:paraId="35703E1C" w14:textId="77777777" w:rsidR="00910290" w:rsidRDefault="00910290" w:rsidP="00C62AD3">
      <w:pPr>
        <w:spacing w:after="0" w:line="480" w:lineRule="auto"/>
        <w:contextualSpacing/>
      </w:pPr>
    </w:p>
    <w:p w14:paraId="30DDD5CF" w14:textId="77777777" w:rsidR="00691DE7" w:rsidRDefault="00691DE7" w:rsidP="009F2B1E">
      <w:pPr>
        <w:spacing w:after="0" w:line="480" w:lineRule="auto"/>
        <w:contextualSpacing/>
        <w:jc w:val="center"/>
      </w:pPr>
    </w:p>
    <w:p w14:paraId="0CB94EFB" w14:textId="77777777" w:rsidR="00691DE7" w:rsidRDefault="00691DE7" w:rsidP="009F2B1E">
      <w:pPr>
        <w:spacing w:after="0" w:line="480" w:lineRule="auto"/>
        <w:contextualSpacing/>
        <w:jc w:val="center"/>
      </w:pPr>
    </w:p>
    <w:p w14:paraId="72B1EF71" w14:textId="77777777" w:rsidR="00691DE7" w:rsidRDefault="00691DE7" w:rsidP="009F2B1E">
      <w:pPr>
        <w:spacing w:after="0" w:line="480" w:lineRule="auto"/>
        <w:contextualSpacing/>
        <w:jc w:val="center"/>
      </w:pPr>
    </w:p>
    <w:p w14:paraId="227B4AA8" w14:textId="77777777" w:rsidR="00691DE7" w:rsidRDefault="00691DE7" w:rsidP="009F2B1E">
      <w:pPr>
        <w:spacing w:after="0" w:line="480" w:lineRule="auto"/>
        <w:contextualSpacing/>
        <w:jc w:val="center"/>
      </w:pPr>
    </w:p>
    <w:p w14:paraId="66F916BB" w14:textId="77777777" w:rsidR="00691DE7" w:rsidRDefault="00691DE7" w:rsidP="009F2B1E">
      <w:pPr>
        <w:spacing w:after="0" w:line="480" w:lineRule="auto"/>
        <w:contextualSpacing/>
        <w:jc w:val="center"/>
      </w:pPr>
    </w:p>
    <w:p w14:paraId="3629A15B" w14:textId="77777777" w:rsidR="00691DE7" w:rsidRDefault="00691DE7" w:rsidP="009F2B1E">
      <w:pPr>
        <w:spacing w:after="0" w:line="480" w:lineRule="auto"/>
        <w:contextualSpacing/>
        <w:jc w:val="center"/>
      </w:pPr>
    </w:p>
    <w:p w14:paraId="44133A9B" w14:textId="77777777" w:rsidR="00691DE7" w:rsidRDefault="00691DE7" w:rsidP="009F2B1E">
      <w:pPr>
        <w:spacing w:after="0" w:line="480" w:lineRule="auto"/>
        <w:contextualSpacing/>
        <w:jc w:val="center"/>
      </w:pPr>
    </w:p>
    <w:p w14:paraId="3CF95283" w14:textId="77777777" w:rsidR="00691DE7" w:rsidRDefault="00691DE7" w:rsidP="009F2B1E">
      <w:pPr>
        <w:spacing w:after="0" w:line="480" w:lineRule="auto"/>
        <w:contextualSpacing/>
        <w:jc w:val="center"/>
      </w:pPr>
    </w:p>
    <w:p w14:paraId="669728B8" w14:textId="77777777" w:rsidR="00691DE7" w:rsidRDefault="00691DE7" w:rsidP="009F2B1E">
      <w:pPr>
        <w:spacing w:after="0" w:line="480" w:lineRule="auto"/>
        <w:contextualSpacing/>
        <w:jc w:val="center"/>
      </w:pPr>
    </w:p>
    <w:p w14:paraId="783116EE" w14:textId="77777777" w:rsidR="00691DE7" w:rsidRDefault="00691DE7" w:rsidP="009F2B1E">
      <w:pPr>
        <w:spacing w:after="0" w:line="480" w:lineRule="auto"/>
        <w:contextualSpacing/>
        <w:jc w:val="center"/>
      </w:pPr>
    </w:p>
    <w:p w14:paraId="39A7A137" w14:textId="77777777" w:rsidR="00691DE7" w:rsidRDefault="00691DE7" w:rsidP="009F2B1E">
      <w:pPr>
        <w:spacing w:after="0" w:line="480" w:lineRule="auto"/>
        <w:contextualSpacing/>
        <w:jc w:val="center"/>
      </w:pPr>
    </w:p>
    <w:p w14:paraId="362D8B52" w14:textId="77777777" w:rsidR="00691DE7" w:rsidRDefault="00691DE7" w:rsidP="009F2B1E">
      <w:pPr>
        <w:spacing w:after="0" w:line="480" w:lineRule="auto"/>
        <w:contextualSpacing/>
        <w:jc w:val="center"/>
      </w:pPr>
    </w:p>
    <w:p w14:paraId="0941F58C" w14:textId="77777777" w:rsidR="00691DE7" w:rsidRDefault="00691DE7" w:rsidP="009F2B1E">
      <w:pPr>
        <w:spacing w:after="0" w:line="480" w:lineRule="auto"/>
        <w:contextualSpacing/>
        <w:jc w:val="center"/>
      </w:pPr>
    </w:p>
    <w:p w14:paraId="39EAEFDC" w14:textId="77777777" w:rsidR="00691DE7" w:rsidRDefault="00691DE7" w:rsidP="009F2B1E">
      <w:pPr>
        <w:spacing w:after="0" w:line="480" w:lineRule="auto"/>
        <w:contextualSpacing/>
        <w:jc w:val="center"/>
      </w:pPr>
    </w:p>
    <w:p w14:paraId="04C91E00" w14:textId="77777777" w:rsidR="00691DE7" w:rsidRDefault="00691DE7" w:rsidP="009F2B1E">
      <w:pPr>
        <w:spacing w:after="0" w:line="480" w:lineRule="auto"/>
        <w:contextualSpacing/>
        <w:jc w:val="center"/>
      </w:pPr>
    </w:p>
    <w:p w14:paraId="6DD30C38" w14:textId="77777777" w:rsidR="00691DE7" w:rsidRDefault="00691DE7" w:rsidP="009F2B1E">
      <w:pPr>
        <w:spacing w:after="0" w:line="480" w:lineRule="auto"/>
        <w:contextualSpacing/>
        <w:jc w:val="center"/>
      </w:pPr>
    </w:p>
    <w:p w14:paraId="28F3992A" w14:textId="77777777" w:rsidR="00691DE7" w:rsidRDefault="00691DE7" w:rsidP="009F2B1E">
      <w:pPr>
        <w:spacing w:after="0" w:line="480" w:lineRule="auto"/>
        <w:contextualSpacing/>
        <w:jc w:val="center"/>
      </w:pPr>
    </w:p>
    <w:p w14:paraId="0DC71FE1" w14:textId="6801D274" w:rsidR="00E81F91" w:rsidRDefault="00AD0FF3" w:rsidP="009F2B1E">
      <w:pPr>
        <w:spacing w:after="0" w:line="480" w:lineRule="auto"/>
        <w:contextualSpacing/>
        <w:jc w:val="center"/>
      </w:pPr>
      <w:r>
        <w:lastRenderedPageBreak/>
        <w:t>References</w:t>
      </w:r>
      <w:r w:rsidR="009F2B1E">
        <w:t xml:space="preserve"> </w:t>
      </w:r>
    </w:p>
    <w:p w14:paraId="325408F7" w14:textId="5B9DF1C5" w:rsidR="002F5FF0" w:rsidRPr="002F5FF0" w:rsidRDefault="00E81F91" w:rsidP="002F5FF0">
      <w:pPr>
        <w:pStyle w:val="EndNoteBibliography"/>
      </w:pPr>
      <w:r>
        <w:fldChar w:fldCharType="begin"/>
      </w:r>
      <w:r>
        <w:instrText xml:space="preserve"> ADDIN EN.REFLIST </w:instrText>
      </w:r>
      <w:r>
        <w:fldChar w:fldCharType="separate"/>
      </w:r>
      <w:r w:rsidR="002F5FF0" w:rsidRPr="002F5FF0">
        <w:t xml:space="preserve">Bacon Christopher, </w:t>
      </w:r>
      <w:r w:rsidR="009F4DF9" w:rsidRPr="009F4DF9">
        <w:t>Barlas</w:t>
      </w:r>
      <w:r w:rsidR="00E6110B">
        <w:t xml:space="preserve"> </w:t>
      </w:r>
      <w:r w:rsidR="00A1420A" w:rsidRPr="00A1420A">
        <w:t>Frances M.</w:t>
      </w:r>
      <w:r w:rsidR="00A1420A">
        <w:t>,</w:t>
      </w:r>
      <w:r w:rsidR="00E6110B" w:rsidRPr="00E6110B">
        <w:t xml:space="preserve"> Dowling</w:t>
      </w:r>
      <w:r w:rsidR="00E6110B">
        <w:t xml:space="preserve"> </w:t>
      </w:r>
      <w:r w:rsidR="00E6110B" w:rsidRPr="00E6110B">
        <w:t>Zoe</w:t>
      </w:r>
      <w:r w:rsidR="00E6110B">
        <w:t>,</w:t>
      </w:r>
      <w:r w:rsidR="00077938" w:rsidRPr="00077938">
        <w:t xml:space="preserve"> Thomas</w:t>
      </w:r>
      <w:r w:rsidR="00077938">
        <w:t xml:space="preserve"> </w:t>
      </w:r>
      <w:r w:rsidR="00D816D0" w:rsidRPr="00D816D0">
        <w:t>Randa ll K.</w:t>
      </w:r>
    </w:p>
    <w:p w14:paraId="67CDF0C5" w14:textId="77777777" w:rsidR="002F5FF0" w:rsidRPr="002F5FF0" w:rsidRDefault="002F5FF0" w:rsidP="002F5FF0">
      <w:pPr>
        <w:pStyle w:val="EndNoteBibliography"/>
        <w:spacing w:after="0"/>
        <w:ind w:left="720" w:hanging="720"/>
      </w:pPr>
      <w:r w:rsidRPr="002F5FF0">
        <w:tab/>
        <w:t>2017</w:t>
      </w:r>
      <w:r w:rsidRPr="002F5FF0">
        <w:tab/>
        <w:t>How Effective Are Emojis In Surveys Taken on Mobile Devices? Journal of Advertising Research 57(4):462-470.</w:t>
      </w:r>
    </w:p>
    <w:p w14:paraId="634D82F8" w14:textId="77777777" w:rsidR="002F5FF0" w:rsidRPr="002F5FF0" w:rsidRDefault="002F5FF0" w:rsidP="002F5FF0">
      <w:pPr>
        <w:pStyle w:val="EndNoteBibliography"/>
      </w:pPr>
      <w:r w:rsidRPr="002F5FF0">
        <w:t>Hauthal, Eva, Dirk Burghardt, and Alexander Dunkel</w:t>
      </w:r>
    </w:p>
    <w:p w14:paraId="4CBF23E7" w14:textId="77777777" w:rsidR="002F5FF0" w:rsidRPr="002F5FF0" w:rsidRDefault="002F5FF0" w:rsidP="002F5FF0">
      <w:pPr>
        <w:pStyle w:val="EndNoteBibliography"/>
        <w:spacing w:after="0"/>
        <w:ind w:left="720" w:hanging="720"/>
      </w:pPr>
      <w:r w:rsidRPr="002F5FF0">
        <w:tab/>
        <w:t>2019</w:t>
      </w:r>
      <w:r w:rsidRPr="002F5FF0">
        <w:tab/>
        <w:t>Analyzing and Visualizing Emotional Reactions Expressed by Emojis in Location-Based Social Media. ISPRS International Journal of Geo-Information 8(3).</w:t>
      </w:r>
    </w:p>
    <w:p w14:paraId="043D8BAB" w14:textId="77777777" w:rsidR="002F5FF0" w:rsidRPr="002F5FF0" w:rsidRDefault="002F5FF0" w:rsidP="002F5FF0">
      <w:pPr>
        <w:pStyle w:val="EndNoteBibliography"/>
      </w:pPr>
      <w:r w:rsidRPr="002F5FF0">
        <w:t>Onursoy, Sibel</w:t>
      </w:r>
    </w:p>
    <w:p w14:paraId="2113CC1A" w14:textId="77777777" w:rsidR="002F5FF0" w:rsidRPr="002F5FF0" w:rsidRDefault="002F5FF0" w:rsidP="002F5FF0">
      <w:pPr>
        <w:pStyle w:val="EndNoteBibliography"/>
        <w:ind w:left="720" w:hanging="720"/>
      </w:pPr>
      <w:r w:rsidRPr="002F5FF0">
        <w:tab/>
        <w:t>2018</w:t>
      </w:r>
      <w:r w:rsidRPr="002F5FF0">
        <w:tab/>
        <w:t>Using Emojis: Self-Presentation and Different Meaning Creation Approaches. Galatasaray Üniversitesi İleti-ş-im Dergisi.</w:t>
      </w:r>
    </w:p>
    <w:p w14:paraId="0FB8DE26" w14:textId="4823D0F3" w:rsidR="00C62AD3" w:rsidRPr="00C62AD3" w:rsidRDefault="00E81F91" w:rsidP="00E81F91">
      <w:r>
        <w:fldChar w:fldCharType="end"/>
      </w:r>
    </w:p>
    <w:sectPr w:rsidR="00C62AD3" w:rsidRPr="00C62AD3">
      <w:headerReference w:type="default" r:id="rId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3396556" w14:textId="77777777" w:rsidR="003E5849" w:rsidRDefault="003E5849" w:rsidP="00D4131B">
      <w:pPr>
        <w:spacing w:after="0" w:line="240" w:lineRule="auto"/>
      </w:pPr>
      <w:r>
        <w:separator/>
      </w:r>
    </w:p>
  </w:endnote>
  <w:endnote w:type="continuationSeparator" w:id="0">
    <w:p w14:paraId="7FA74E8D" w14:textId="77777777" w:rsidR="003E5849" w:rsidRDefault="003E5849" w:rsidP="00D4131B">
      <w:pPr>
        <w:spacing w:after="0" w:line="240" w:lineRule="auto"/>
      </w:pPr>
      <w:r>
        <w:continuationSeparator/>
      </w:r>
    </w:p>
  </w:endnote>
  <w:endnote w:type="continuationNotice" w:id="1">
    <w:p w14:paraId="7A7AA9D3" w14:textId="77777777" w:rsidR="003E5849" w:rsidRDefault="003E5849">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7357638" w14:textId="77777777" w:rsidR="003E5849" w:rsidRDefault="003E5849" w:rsidP="00D4131B">
      <w:pPr>
        <w:spacing w:after="0" w:line="240" w:lineRule="auto"/>
      </w:pPr>
      <w:r>
        <w:separator/>
      </w:r>
    </w:p>
  </w:footnote>
  <w:footnote w:type="continuationSeparator" w:id="0">
    <w:p w14:paraId="62313E9A" w14:textId="77777777" w:rsidR="003E5849" w:rsidRDefault="003E5849" w:rsidP="00D4131B">
      <w:pPr>
        <w:spacing w:after="0" w:line="240" w:lineRule="auto"/>
      </w:pPr>
      <w:r>
        <w:continuationSeparator/>
      </w:r>
    </w:p>
  </w:footnote>
  <w:footnote w:type="continuationNotice" w:id="1">
    <w:p w14:paraId="02A78E41" w14:textId="77777777" w:rsidR="003E5849" w:rsidRDefault="003E5849">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17725907"/>
      <w:docPartObj>
        <w:docPartGallery w:val="Page Numbers (Top of Page)"/>
        <w:docPartUnique/>
      </w:docPartObj>
    </w:sdtPr>
    <w:sdtEndPr>
      <w:rPr>
        <w:noProof/>
      </w:rPr>
    </w:sdtEndPr>
    <w:sdtContent>
      <w:p w14:paraId="7217E313" w14:textId="4F14B927" w:rsidR="00D4131B" w:rsidRDefault="00D4131B">
        <w:pPr>
          <w:pStyle w:val="Header"/>
          <w:jc w:val="right"/>
        </w:pPr>
        <w:r>
          <w:t xml:space="preserve">Rhymes </w:t>
        </w:r>
        <w:r>
          <w:fldChar w:fldCharType="begin"/>
        </w:r>
        <w:r>
          <w:instrText xml:space="preserve"> PAGE   \* MERGEFORMAT </w:instrText>
        </w:r>
        <w:r>
          <w:fldChar w:fldCharType="separate"/>
        </w:r>
        <w:r>
          <w:rPr>
            <w:noProof/>
          </w:rPr>
          <w:t>2</w:t>
        </w:r>
        <w:r>
          <w:rPr>
            <w:noProof/>
          </w:rPr>
          <w:fldChar w:fldCharType="end"/>
        </w:r>
      </w:p>
    </w:sdtContent>
  </w:sdt>
  <w:p w14:paraId="3FCDFDD0" w14:textId="77777777" w:rsidR="00D4131B" w:rsidRDefault="00D4131B">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rIwMjGyMDUwMjKwMDVU0lEKTi0uzszPAykwrQUAuAs7eSwAAAA="/>
    <w:docVar w:name="EN.InstantFormat" w:val="&lt;ENInstantFormat&gt;&lt;Enabled&gt;1&lt;/Enabled&gt;&lt;ScanUnformatted&gt;1&lt;/ScanUnformatted&gt;&lt;ScanChanges&gt;1&lt;/ScanChanges&gt;&lt;Suspended&gt;1&lt;/Suspended&gt;&lt;/ENInstantFormat&gt;"/>
    <w:docVar w:name="EN.Layout" w:val="&lt;ENLayout&gt;&lt;Style&gt;AAA Style Guid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s2erxwvj2tzzyesve6vss0o0d2swvvrv5dw&quot;&gt;My EndNote Library&lt;record-ids&gt;&lt;item&gt;17&lt;/item&gt;&lt;item&gt;18&lt;/item&gt;&lt;item&gt;19&lt;/item&gt;&lt;/record-ids&gt;&lt;/item&gt;&lt;/Libraries&gt;"/>
  </w:docVars>
  <w:rsids>
    <w:rsidRoot w:val="00E64EC7"/>
    <w:rsid w:val="00000FB2"/>
    <w:rsid w:val="00004901"/>
    <w:rsid w:val="000074E0"/>
    <w:rsid w:val="000177E9"/>
    <w:rsid w:val="00017AED"/>
    <w:rsid w:val="000274FA"/>
    <w:rsid w:val="00027DD3"/>
    <w:rsid w:val="00032AFD"/>
    <w:rsid w:val="00032BF4"/>
    <w:rsid w:val="000365B2"/>
    <w:rsid w:val="00036DE8"/>
    <w:rsid w:val="00042705"/>
    <w:rsid w:val="0004343C"/>
    <w:rsid w:val="00044F4F"/>
    <w:rsid w:val="00045EBF"/>
    <w:rsid w:val="00046D0E"/>
    <w:rsid w:val="00050322"/>
    <w:rsid w:val="0005653B"/>
    <w:rsid w:val="00056BB0"/>
    <w:rsid w:val="00065C29"/>
    <w:rsid w:val="0006704D"/>
    <w:rsid w:val="00074B44"/>
    <w:rsid w:val="00077938"/>
    <w:rsid w:val="0008257D"/>
    <w:rsid w:val="00082870"/>
    <w:rsid w:val="0009053F"/>
    <w:rsid w:val="000A1B07"/>
    <w:rsid w:val="000A1FC9"/>
    <w:rsid w:val="000A3287"/>
    <w:rsid w:val="000A54E8"/>
    <w:rsid w:val="000B02E1"/>
    <w:rsid w:val="000B20B0"/>
    <w:rsid w:val="000C02E5"/>
    <w:rsid w:val="000C623F"/>
    <w:rsid w:val="000C6D21"/>
    <w:rsid w:val="000C7F27"/>
    <w:rsid w:val="000E6602"/>
    <w:rsid w:val="000F42B0"/>
    <w:rsid w:val="001022F4"/>
    <w:rsid w:val="00112299"/>
    <w:rsid w:val="00115793"/>
    <w:rsid w:val="001162B3"/>
    <w:rsid w:val="00116FF3"/>
    <w:rsid w:val="0012033A"/>
    <w:rsid w:val="00123B56"/>
    <w:rsid w:val="0013231F"/>
    <w:rsid w:val="00141D6F"/>
    <w:rsid w:val="0014626F"/>
    <w:rsid w:val="00147461"/>
    <w:rsid w:val="00153ACB"/>
    <w:rsid w:val="001547A3"/>
    <w:rsid w:val="001563D1"/>
    <w:rsid w:val="001632E5"/>
    <w:rsid w:val="001647DA"/>
    <w:rsid w:val="00166B9F"/>
    <w:rsid w:val="001678E3"/>
    <w:rsid w:val="00175119"/>
    <w:rsid w:val="00177EA4"/>
    <w:rsid w:val="0018300F"/>
    <w:rsid w:val="00185A34"/>
    <w:rsid w:val="00191C40"/>
    <w:rsid w:val="00193C4F"/>
    <w:rsid w:val="001941DF"/>
    <w:rsid w:val="00195EAD"/>
    <w:rsid w:val="00196419"/>
    <w:rsid w:val="0019671E"/>
    <w:rsid w:val="001A06E0"/>
    <w:rsid w:val="001A08BE"/>
    <w:rsid w:val="001A2B1E"/>
    <w:rsid w:val="001A490F"/>
    <w:rsid w:val="001A7AE5"/>
    <w:rsid w:val="001B02CB"/>
    <w:rsid w:val="001B33FD"/>
    <w:rsid w:val="001B60BE"/>
    <w:rsid w:val="001C0363"/>
    <w:rsid w:val="001C60FD"/>
    <w:rsid w:val="001D0A6B"/>
    <w:rsid w:val="001D1C47"/>
    <w:rsid w:val="001D1D94"/>
    <w:rsid w:val="001D6682"/>
    <w:rsid w:val="001E0F83"/>
    <w:rsid w:val="001E2278"/>
    <w:rsid w:val="001E40C0"/>
    <w:rsid w:val="001E6E42"/>
    <w:rsid w:val="001F211B"/>
    <w:rsid w:val="001F37A4"/>
    <w:rsid w:val="001F3D75"/>
    <w:rsid w:val="001F4763"/>
    <w:rsid w:val="001F6AB3"/>
    <w:rsid w:val="001F73E5"/>
    <w:rsid w:val="001F7DAA"/>
    <w:rsid w:val="0020027B"/>
    <w:rsid w:val="0020614D"/>
    <w:rsid w:val="002152FC"/>
    <w:rsid w:val="00215CB2"/>
    <w:rsid w:val="00216E7D"/>
    <w:rsid w:val="002224BE"/>
    <w:rsid w:val="00222D0E"/>
    <w:rsid w:val="002242B3"/>
    <w:rsid w:val="0022760E"/>
    <w:rsid w:val="002325AE"/>
    <w:rsid w:val="00234362"/>
    <w:rsid w:val="00235F0A"/>
    <w:rsid w:val="00244E7A"/>
    <w:rsid w:val="00251436"/>
    <w:rsid w:val="002516BD"/>
    <w:rsid w:val="00253EC1"/>
    <w:rsid w:val="00270DD6"/>
    <w:rsid w:val="00271933"/>
    <w:rsid w:val="00271DF5"/>
    <w:rsid w:val="0028217B"/>
    <w:rsid w:val="00294D16"/>
    <w:rsid w:val="00294FC0"/>
    <w:rsid w:val="00296539"/>
    <w:rsid w:val="002975CC"/>
    <w:rsid w:val="002A2B5C"/>
    <w:rsid w:val="002A3529"/>
    <w:rsid w:val="002A48F2"/>
    <w:rsid w:val="002B0D23"/>
    <w:rsid w:val="002B1C64"/>
    <w:rsid w:val="002B3C10"/>
    <w:rsid w:val="002B5856"/>
    <w:rsid w:val="002B6E28"/>
    <w:rsid w:val="002C7CE5"/>
    <w:rsid w:val="002D2CBA"/>
    <w:rsid w:val="002D5633"/>
    <w:rsid w:val="002D5657"/>
    <w:rsid w:val="002D6C94"/>
    <w:rsid w:val="002E49C2"/>
    <w:rsid w:val="002E5A44"/>
    <w:rsid w:val="002F3AFB"/>
    <w:rsid w:val="002F3F73"/>
    <w:rsid w:val="002F494A"/>
    <w:rsid w:val="002F5FF0"/>
    <w:rsid w:val="002F63ED"/>
    <w:rsid w:val="002F7662"/>
    <w:rsid w:val="00304F19"/>
    <w:rsid w:val="00305AF3"/>
    <w:rsid w:val="00306A7C"/>
    <w:rsid w:val="0032062D"/>
    <w:rsid w:val="00322AA5"/>
    <w:rsid w:val="00323F7E"/>
    <w:rsid w:val="00330B80"/>
    <w:rsid w:val="00335BEB"/>
    <w:rsid w:val="003409A2"/>
    <w:rsid w:val="00340B3B"/>
    <w:rsid w:val="00340C86"/>
    <w:rsid w:val="0034655F"/>
    <w:rsid w:val="00361FC2"/>
    <w:rsid w:val="0036249B"/>
    <w:rsid w:val="00371C7B"/>
    <w:rsid w:val="00372983"/>
    <w:rsid w:val="003815B7"/>
    <w:rsid w:val="00393C17"/>
    <w:rsid w:val="00394830"/>
    <w:rsid w:val="003948DB"/>
    <w:rsid w:val="00395FD0"/>
    <w:rsid w:val="003B095B"/>
    <w:rsid w:val="003B5BA1"/>
    <w:rsid w:val="003B7850"/>
    <w:rsid w:val="003C0375"/>
    <w:rsid w:val="003C414B"/>
    <w:rsid w:val="003C7CAB"/>
    <w:rsid w:val="003D1843"/>
    <w:rsid w:val="003D2370"/>
    <w:rsid w:val="003D2C1B"/>
    <w:rsid w:val="003D38A9"/>
    <w:rsid w:val="003D56B8"/>
    <w:rsid w:val="003D62EB"/>
    <w:rsid w:val="003D64C0"/>
    <w:rsid w:val="003E5849"/>
    <w:rsid w:val="003E74C1"/>
    <w:rsid w:val="003F2291"/>
    <w:rsid w:val="00410934"/>
    <w:rsid w:val="00420C11"/>
    <w:rsid w:val="004273F7"/>
    <w:rsid w:val="00432AB3"/>
    <w:rsid w:val="004330DE"/>
    <w:rsid w:val="00443FE7"/>
    <w:rsid w:val="00450872"/>
    <w:rsid w:val="0045376D"/>
    <w:rsid w:val="004577DF"/>
    <w:rsid w:val="00460EE6"/>
    <w:rsid w:val="00462E3F"/>
    <w:rsid w:val="0046432E"/>
    <w:rsid w:val="00465123"/>
    <w:rsid w:val="00472B87"/>
    <w:rsid w:val="0048084B"/>
    <w:rsid w:val="004811B8"/>
    <w:rsid w:val="00481F1B"/>
    <w:rsid w:val="00483EBC"/>
    <w:rsid w:val="0049170A"/>
    <w:rsid w:val="004935D0"/>
    <w:rsid w:val="004965AC"/>
    <w:rsid w:val="00496BD1"/>
    <w:rsid w:val="00497F16"/>
    <w:rsid w:val="004A1414"/>
    <w:rsid w:val="004A4DF8"/>
    <w:rsid w:val="004A7647"/>
    <w:rsid w:val="004B1AF6"/>
    <w:rsid w:val="004B212B"/>
    <w:rsid w:val="004B3111"/>
    <w:rsid w:val="004B325C"/>
    <w:rsid w:val="004B49DA"/>
    <w:rsid w:val="004B6FC5"/>
    <w:rsid w:val="004C5512"/>
    <w:rsid w:val="004C7C6B"/>
    <w:rsid w:val="004D0254"/>
    <w:rsid w:val="004D1341"/>
    <w:rsid w:val="004D283B"/>
    <w:rsid w:val="004D5F87"/>
    <w:rsid w:val="004E067C"/>
    <w:rsid w:val="004E08E0"/>
    <w:rsid w:val="004E21BF"/>
    <w:rsid w:val="004E3E86"/>
    <w:rsid w:val="004F388A"/>
    <w:rsid w:val="004F71DA"/>
    <w:rsid w:val="004F734B"/>
    <w:rsid w:val="005045A4"/>
    <w:rsid w:val="005141F2"/>
    <w:rsid w:val="00514B80"/>
    <w:rsid w:val="005166A9"/>
    <w:rsid w:val="005203BF"/>
    <w:rsid w:val="005238B8"/>
    <w:rsid w:val="00525B1B"/>
    <w:rsid w:val="00530AEA"/>
    <w:rsid w:val="005540CE"/>
    <w:rsid w:val="005552B1"/>
    <w:rsid w:val="005641B3"/>
    <w:rsid w:val="00565D17"/>
    <w:rsid w:val="00565D96"/>
    <w:rsid w:val="00567BAA"/>
    <w:rsid w:val="00567DC0"/>
    <w:rsid w:val="00572536"/>
    <w:rsid w:val="00573FA0"/>
    <w:rsid w:val="005827F5"/>
    <w:rsid w:val="0058614E"/>
    <w:rsid w:val="005900BF"/>
    <w:rsid w:val="00592773"/>
    <w:rsid w:val="00593EA1"/>
    <w:rsid w:val="0059400A"/>
    <w:rsid w:val="00596AE4"/>
    <w:rsid w:val="005A2EEB"/>
    <w:rsid w:val="005B7C14"/>
    <w:rsid w:val="005C038C"/>
    <w:rsid w:val="005C50CC"/>
    <w:rsid w:val="005D11CD"/>
    <w:rsid w:val="005D55ED"/>
    <w:rsid w:val="005E3972"/>
    <w:rsid w:val="005E57EF"/>
    <w:rsid w:val="005E5E83"/>
    <w:rsid w:val="005E6CDA"/>
    <w:rsid w:val="005F410B"/>
    <w:rsid w:val="005F4ABD"/>
    <w:rsid w:val="005F63FF"/>
    <w:rsid w:val="0060598B"/>
    <w:rsid w:val="00610603"/>
    <w:rsid w:val="00613B9D"/>
    <w:rsid w:val="00625E93"/>
    <w:rsid w:val="00631CB0"/>
    <w:rsid w:val="006339F0"/>
    <w:rsid w:val="00635827"/>
    <w:rsid w:val="00635986"/>
    <w:rsid w:val="006368A7"/>
    <w:rsid w:val="006422E5"/>
    <w:rsid w:val="006442C7"/>
    <w:rsid w:val="006447E9"/>
    <w:rsid w:val="006451C8"/>
    <w:rsid w:val="00645DCF"/>
    <w:rsid w:val="0065288F"/>
    <w:rsid w:val="00653D9E"/>
    <w:rsid w:val="006544E3"/>
    <w:rsid w:val="0066146A"/>
    <w:rsid w:val="00662276"/>
    <w:rsid w:val="0066698C"/>
    <w:rsid w:val="00667D47"/>
    <w:rsid w:val="00670D91"/>
    <w:rsid w:val="00670E55"/>
    <w:rsid w:val="00673787"/>
    <w:rsid w:val="00675D2F"/>
    <w:rsid w:val="00676E5B"/>
    <w:rsid w:val="006809F0"/>
    <w:rsid w:val="00681559"/>
    <w:rsid w:val="0068167F"/>
    <w:rsid w:val="0068220F"/>
    <w:rsid w:val="00683E53"/>
    <w:rsid w:val="00691DE7"/>
    <w:rsid w:val="0069270C"/>
    <w:rsid w:val="0069301D"/>
    <w:rsid w:val="00697B71"/>
    <w:rsid w:val="006A493E"/>
    <w:rsid w:val="006B09E0"/>
    <w:rsid w:val="006B390A"/>
    <w:rsid w:val="006B4065"/>
    <w:rsid w:val="006B4506"/>
    <w:rsid w:val="006B5EB6"/>
    <w:rsid w:val="006B7F54"/>
    <w:rsid w:val="006C5D69"/>
    <w:rsid w:val="006D1030"/>
    <w:rsid w:val="006D2815"/>
    <w:rsid w:val="006D2CA3"/>
    <w:rsid w:val="006D7D9C"/>
    <w:rsid w:val="006E02CB"/>
    <w:rsid w:val="006E12BF"/>
    <w:rsid w:val="006E3719"/>
    <w:rsid w:val="006E65FF"/>
    <w:rsid w:val="007044E1"/>
    <w:rsid w:val="007051B1"/>
    <w:rsid w:val="00717740"/>
    <w:rsid w:val="0072544D"/>
    <w:rsid w:val="00725AC5"/>
    <w:rsid w:val="00726E87"/>
    <w:rsid w:val="0073031B"/>
    <w:rsid w:val="00734452"/>
    <w:rsid w:val="00735C91"/>
    <w:rsid w:val="007360DB"/>
    <w:rsid w:val="007401D7"/>
    <w:rsid w:val="007412D1"/>
    <w:rsid w:val="00742977"/>
    <w:rsid w:val="00743386"/>
    <w:rsid w:val="007434F2"/>
    <w:rsid w:val="007534A4"/>
    <w:rsid w:val="007611ED"/>
    <w:rsid w:val="007712DD"/>
    <w:rsid w:val="007824BA"/>
    <w:rsid w:val="007907AA"/>
    <w:rsid w:val="007939D9"/>
    <w:rsid w:val="007A35C6"/>
    <w:rsid w:val="007A4178"/>
    <w:rsid w:val="007A494E"/>
    <w:rsid w:val="007A63D6"/>
    <w:rsid w:val="007A7CB1"/>
    <w:rsid w:val="007B0E7B"/>
    <w:rsid w:val="007C2CA6"/>
    <w:rsid w:val="007C533A"/>
    <w:rsid w:val="007D5590"/>
    <w:rsid w:val="007D7CAF"/>
    <w:rsid w:val="007E63E2"/>
    <w:rsid w:val="007F3CE6"/>
    <w:rsid w:val="007F625E"/>
    <w:rsid w:val="007F695D"/>
    <w:rsid w:val="00803097"/>
    <w:rsid w:val="00810CAA"/>
    <w:rsid w:val="0081686A"/>
    <w:rsid w:val="00820696"/>
    <w:rsid w:val="00825668"/>
    <w:rsid w:val="008268A1"/>
    <w:rsid w:val="00836701"/>
    <w:rsid w:val="00836C84"/>
    <w:rsid w:val="0084448D"/>
    <w:rsid w:val="008457E0"/>
    <w:rsid w:val="00845A87"/>
    <w:rsid w:val="00847D6A"/>
    <w:rsid w:val="0085118E"/>
    <w:rsid w:val="008535E5"/>
    <w:rsid w:val="00854C18"/>
    <w:rsid w:val="00857401"/>
    <w:rsid w:val="00862300"/>
    <w:rsid w:val="008665BA"/>
    <w:rsid w:val="008725C4"/>
    <w:rsid w:val="00872B11"/>
    <w:rsid w:val="00872E22"/>
    <w:rsid w:val="00874F67"/>
    <w:rsid w:val="008836AC"/>
    <w:rsid w:val="00885F5F"/>
    <w:rsid w:val="008920CC"/>
    <w:rsid w:val="00892D0F"/>
    <w:rsid w:val="00893DDB"/>
    <w:rsid w:val="008B0822"/>
    <w:rsid w:val="008C0B92"/>
    <w:rsid w:val="008C77A2"/>
    <w:rsid w:val="008D233A"/>
    <w:rsid w:val="008E188A"/>
    <w:rsid w:val="008F153A"/>
    <w:rsid w:val="008F637C"/>
    <w:rsid w:val="008F6C31"/>
    <w:rsid w:val="00902327"/>
    <w:rsid w:val="00902D9C"/>
    <w:rsid w:val="00903373"/>
    <w:rsid w:val="00904AAB"/>
    <w:rsid w:val="00910290"/>
    <w:rsid w:val="00917757"/>
    <w:rsid w:val="00920BE0"/>
    <w:rsid w:val="0092507C"/>
    <w:rsid w:val="0092609B"/>
    <w:rsid w:val="00926E86"/>
    <w:rsid w:val="0093193D"/>
    <w:rsid w:val="009326B2"/>
    <w:rsid w:val="00942170"/>
    <w:rsid w:val="00944319"/>
    <w:rsid w:val="00950F80"/>
    <w:rsid w:val="00961CAA"/>
    <w:rsid w:val="009659AD"/>
    <w:rsid w:val="00965F81"/>
    <w:rsid w:val="009700F3"/>
    <w:rsid w:val="0097228A"/>
    <w:rsid w:val="00972C64"/>
    <w:rsid w:val="00986A49"/>
    <w:rsid w:val="00986C8A"/>
    <w:rsid w:val="00987D9A"/>
    <w:rsid w:val="0099126E"/>
    <w:rsid w:val="00995163"/>
    <w:rsid w:val="00996C0D"/>
    <w:rsid w:val="0099778D"/>
    <w:rsid w:val="009A0CB3"/>
    <w:rsid w:val="009A1C10"/>
    <w:rsid w:val="009A34B1"/>
    <w:rsid w:val="009A4084"/>
    <w:rsid w:val="009A4777"/>
    <w:rsid w:val="009A7C0B"/>
    <w:rsid w:val="009B3224"/>
    <w:rsid w:val="009C6209"/>
    <w:rsid w:val="009C7BB8"/>
    <w:rsid w:val="009D0775"/>
    <w:rsid w:val="009D1A5C"/>
    <w:rsid w:val="009D7710"/>
    <w:rsid w:val="009E00B2"/>
    <w:rsid w:val="009E4B34"/>
    <w:rsid w:val="009F05C4"/>
    <w:rsid w:val="009F2B1E"/>
    <w:rsid w:val="009F4DF9"/>
    <w:rsid w:val="00A05470"/>
    <w:rsid w:val="00A078B9"/>
    <w:rsid w:val="00A1420A"/>
    <w:rsid w:val="00A1650E"/>
    <w:rsid w:val="00A16E42"/>
    <w:rsid w:val="00A2184D"/>
    <w:rsid w:val="00A25FAC"/>
    <w:rsid w:val="00A4017F"/>
    <w:rsid w:val="00A5572C"/>
    <w:rsid w:val="00A5709C"/>
    <w:rsid w:val="00A5748F"/>
    <w:rsid w:val="00A57781"/>
    <w:rsid w:val="00A63291"/>
    <w:rsid w:val="00A633CA"/>
    <w:rsid w:val="00A646D7"/>
    <w:rsid w:val="00A70EC1"/>
    <w:rsid w:val="00A742CB"/>
    <w:rsid w:val="00A76A42"/>
    <w:rsid w:val="00A77808"/>
    <w:rsid w:val="00A82CFE"/>
    <w:rsid w:val="00A85564"/>
    <w:rsid w:val="00A864DA"/>
    <w:rsid w:val="00A90D32"/>
    <w:rsid w:val="00A92BD9"/>
    <w:rsid w:val="00A97629"/>
    <w:rsid w:val="00A97631"/>
    <w:rsid w:val="00AA0E79"/>
    <w:rsid w:val="00AA1A89"/>
    <w:rsid w:val="00AA7539"/>
    <w:rsid w:val="00AC0A59"/>
    <w:rsid w:val="00AC139D"/>
    <w:rsid w:val="00AC3171"/>
    <w:rsid w:val="00AD0FF3"/>
    <w:rsid w:val="00AD170B"/>
    <w:rsid w:val="00AD49A2"/>
    <w:rsid w:val="00AD6C27"/>
    <w:rsid w:val="00AE0BB8"/>
    <w:rsid w:val="00AE0DE2"/>
    <w:rsid w:val="00AE1E76"/>
    <w:rsid w:val="00AE6963"/>
    <w:rsid w:val="00AF171C"/>
    <w:rsid w:val="00B042F2"/>
    <w:rsid w:val="00B053EF"/>
    <w:rsid w:val="00B136AE"/>
    <w:rsid w:val="00B14438"/>
    <w:rsid w:val="00B205BF"/>
    <w:rsid w:val="00B222C4"/>
    <w:rsid w:val="00B34045"/>
    <w:rsid w:val="00B340B4"/>
    <w:rsid w:val="00B34348"/>
    <w:rsid w:val="00B42D64"/>
    <w:rsid w:val="00B44B32"/>
    <w:rsid w:val="00B5089F"/>
    <w:rsid w:val="00B50B5D"/>
    <w:rsid w:val="00B52495"/>
    <w:rsid w:val="00B531F7"/>
    <w:rsid w:val="00B53327"/>
    <w:rsid w:val="00B646D1"/>
    <w:rsid w:val="00B6499F"/>
    <w:rsid w:val="00B664D6"/>
    <w:rsid w:val="00B70A45"/>
    <w:rsid w:val="00B74EB0"/>
    <w:rsid w:val="00B821D7"/>
    <w:rsid w:val="00B86591"/>
    <w:rsid w:val="00B909FC"/>
    <w:rsid w:val="00B914D0"/>
    <w:rsid w:val="00B96B63"/>
    <w:rsid w:val="00B9727F"/>
    <w:rsid w:val="00BA1467"/>
    <w:rsid w:val="00BA3321"/>
    <w:rsid w:val="00BA40A9"/>
    <w:rsid w:val="00BA4FB0"/>
    <w:rsid w:val="00BA51D4"/>
    <w:rsid w:val="00BA7718"/>
    <w:rsid w:val="00BB0111"/>
    <w:rsid w:val="00BB3248"/>
    <w:rsid w:val="00BB5BD6"/>
    <w:rsid w:val="00BB5DBE"/>
    <w:rsid w:val="00BB6044"/>
    <w:rsid w:val="00BD0EA9"/>
    <w:rsid w:val="00BD12C9"/>
    <w:rsid w:val="00BD1F71"/>
    <w:rsid w:val="00BD2422"/>
    <w:rsid w:val="00BD4F57"/>
    <w:rsid w:val="00BD6A86"/>
    <w:rsid w:val="00BD719C"/>
    <w:rsid w:val="00BE0267"/>
    <w:rsid w:val="00BE11EA"/>
    <w:rsid w:val="00BE7C7B"/>
    <w:rsid w:val="00BF06E4"/>
    <w:rsid w:val="00C01E6D"/>
    <w:rsid w:val="00C02020"/>
    <w:rsid w:val="00C0205F"/>
    <w:rsid w:val="00C03058"/>
    <w:rsid w:val="00C056B1"/>
    <w:rsid w:val="00C13E6E"/>
    <w:rsid w:val="00C14DB7"/>
    <w:rsid w:val="00C21664"/>
    <w:rsid w:val="00C27331"/>
    <w:rsid w:val="00C30EA0"/>
    <w:rsid w:val="00C34FD3"/>
    <w:rsid w:val="00C37FA2"/>
    <w:rsid w:val="00C451DD"/>
    <w:rsid w:val="00C45B34"/>
    <w:rsid w:val="00C46105"/>
    <w:rsid w:val="00C46825"/>
    <w:rsid w:val="00C51141"/>
    <w:rsid w:val="00C52CC9"/>
    <w:rsid w:val="00C61451"/>
    <w:rsid w:val="00C61B1E"/>
    <w:rsid w:val="00C62AD3"/>
    <w:rsid w:val="00C6329E"/>
    <w:rsid w:val="00C64467"/>
    <w:rsid w:val="00C7068B"/>
    <w:rsid w:val="00C72466"/>
    <w:rsid w:val="00C72A7B"/>
    <w:rsid w:val="00C74329"/>
    <w:rsid w:val="00C7614E"/>
    <w:rsid w:val="00C82911"/>
    <w:rsid w:val="00C84802"/>
    <w:rsid w:val="00C84FD6"/>
    <w:rsid w:val="00C85738"/>
    <w:rsid w:val="00C87284"/>
    <w:rsid w:val="00C93CD6"/>
    <w:rsid w:val="00C9432C"/>
    <w:rsid w:val="00CA242B"/>
    <w:rsid w:val="00CB0961"/>
    <w:rsid w:val="00CB1139"/>
    <w:rsid w:val="00CB4596"/>
    <w:rsid w:val="00CB7194"/>
    <w:rsid w:val="00CC0527"/>
    <w:rsid w:val="00CC1370"/>
    <w:rsid w:val="00CC7FDE"/>
    <w:rsid w:val="00CD3F8E"/>
    <w:rsid w:val="00CD7B4D"/>
    <w:rsid w:val="00CE28E7"/>
    <w:rsid w:val="00CE3C02"/>
    <w:rsid w:val="00CE5D60"/>
    <w:rsid w:val="00CF0B55"/>
    <w:rsid w:val="00CF4F9F"/>
    <w:rsid w:val="00CF52B4"/>
    <w:rsid w:val="00CF5F4C"/>
    <w:rsid w:val="00D052CA"/>
    <w:rsid w:val="00D056EB"/>
    <w:rsid w:val="00D10DA0"/>
    <w:rsid w:val="00D14440"/>
    <w:rsid w:val="00D21EC0"/>
    <w:rsid w:val="00D220BD"/>
    <w:rsid w:val="00D232B3"/>
    <w:rsid w:val="00D25F80"/>
    <w:rsid w:val="00D3606F"/>
    <w:rsid w:val="00D4131B"/>
    <w:rsid w:val="00D46A54"/>
    <w:rsid w:val="00D63CB2"/>
    <w:rsid w:val="00D73649"/>
    <w:rsid w:val="00D816D0"/>
    <w:rsid w:val="00D907B0"/>
    <w:rsid w:val="00D952EB"/>
    <w:rsid w:val="00D96567"/>
    <w:rsid w:val="00DA044C"/>
    <w:rsid w:val="00DA17EF"/>
    <w:rsid w:val="00DA7DA0"/>
    <w:rsid w:val="00DB3C98"/>
    <w:rsid w:val="00DB5195"/>
    <w:rsid w:val="00DB590E"/>
    <w:rsid w:val="00DC08B6"/>
    <w:rsid w:val="00DC59AC"/>
    <w:rsid w:val="00DC794B"/>
    <w:rsid w:val="00DC7C8E"/>
    <w:rsid w:val="00DC7F93"/>
    <w:rsid w:val="00DD0BA4"/>
    <w:rsid w:val="00DD136C"/>
    <w:rsid w:val="00DE19E7"/>
    <w:rsid w:val="00E01B8A"/>
    <w:rsid w:val="00E03A5C"/>
    <w:rsid w:val="00E06A39"/>
    <w:rsid w:val="00E11090"/>
    <w:rsid w:val="00E14EC6"/>
    <w:rsid w:val="00E15F99"/>
    <w:rsid w:val="00E1617E"/>
    <w:rsid w:val="00E20FB7"/>
    <w:rsid w:val="00E27D2E"/>
    <w:rsid w:val="00E3536E"/>
    <w:rsid w:val="00E40A77"/>
    <w:rsid w:val="00E43C62"/>
    <w:rsid w:val="00E44ACF"/>
    <w:rsid w:val="00E564B1"/>
    <w:rsid w:val="00E56E06"/>
    <w:rsid w:val="00E6110B"/>
    <w:rsid w:val="00E62B37"/>
    <w:rsid w:val="00E64EC7"/>
    <w:rsid w:val="00E664B8"/>
    <w:rsid w:val="00E674BB"/>
    <w:rsid w:val="00E73488"/>
    <w:rsid w:val="00E74DA4"/>
    <w:rsid w:val="00E75A43"/>
    <w:rsid w:val="00E81081"/>
    <w:rsid w:val="00E81F91"/>
    <w:rsid w:val="00E873CF"/>
    <w:rsid w:val="00E8791E"/>
    <w:rsid w:val="00E879B8"/>
    <w:rsid w:val="00E916D3"/>
    <w:rsid w:val="00E91E8B"/>
    <w:rsid w:val="00EA1E4C"/>
    <w:rsid w:val="00EA2C75"/>
    <w:rsid w:val="00EA3D64"/>
    <w:rsid w:val="00EB2850"/>
    <w:rsid w:val="00EB7556"/>
    <w:rsid w:val="00EB7DF2"/>
    <w:rsid w:val="00EC528C"/>
    <w:rsid w:val="00EC54FE"/>
    <w:rsid w:val="00EC6427"/>
    <w:rsid w:val="00EC7C12"/>
    <w:rsid w:val="00ED11B2"/>
    <w:rsid w:val="00ED3526"/>
    <w:rsid w:val="00ED43AE"/>
    <w:rsid w:val="00ED4B41"/>
    <w:rsid w:val="00ED623C"/>
    <w:rsid w:val="00ED659A"/>
    <w:rsid w:val="00EE6B3A"/>
    <w:rsid w:val="00EE74EE"/>
    <w:rsid w:val="00F0140B"/>
    <w:rsid w:val="00F018A8"/>
    <w:rsid w:val="00F16334"/>
    <w:rsid w:val="00F16AAF"/>
    <w:rsid w:val="00F178CA"/>
    <w:rsid w:val="00F21444"/>
    <w:rsid w:val="00F242EF"/>
    <w:rsid w:val="00F268BB"/>
    <w:rsid w:val="00F35AFF"/>
    <w:rsid w:val="00F409AB"/>
    <w:rsid w:val="00F413C3"/>
    <w:rsid w:val="00F434EC"/>
    <w:rsid w:val="00F50E2A"/>
    <w:rsid w:val="00F51E1D"/>
    <w:rsid w:val="00F5281C"/>
    <w:rsid w:val="00F5788D"/>
    <w:rsid w:val="00F615F1"/>
    <w:rsid w:val="00F666BB"/>
    <w:rsid w:val="00F7715F"/>
    <w:rsid w:val="00F7752F"/>
    <w:rsid w:val="00F81ECF"/>
    <w:rsid w:val="00F829C2"/>
    <w:rsid w:val="00F86E2A"/>
    <w:rsid w:val="00F87709"/>
    <w:rsid w:val="00F97D6E"/>
    <w:rsid w:val="00FA3579"/>
    <w:rsid w:val="00FA3612"/>
    <w:rsid w:val="00FA4EA1"/>
    <w:rsid w:val="00FB179C"/>
    <w:rsid w:val="00FB3FAE"/>
    <w:rsid w:val="00FB7271"/>
    <w:rsid w:val="00FC58A0"/>
    <w:rsid w:val="00FC5A57"/>
    <w:rsid w:val="00FC6B83"/>
    <w:rsid w:val="00FD02AA"/>
    <w:rsid w:val="00FE47B9"/>
    <w:rsid w:val="00FE524B"/>
    <w:rsid w:val="00FE59EB"/>
    <w:rsid w:val="00FE77C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4500F0A"/>
  <w15:chartTrackingRefBased/>
  <w15:docId w15:val="{05ABBEF8-A5D5-41BB-AE73-CFBA5FB73B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HAnsi" w:hAnsi="Times New Roman" w:cs="Times New Roman"/>
        <w:sz w:val="24"/>
        <w:szCs w:val="24"/>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D4131B"/>
    <w:pPr>
      <w:tabs>
        <w:tab w:val="center" w:pos="4680"/>
        <w:tab w:val="right" w:pos="9360"/>
      </w:tabs>
      <w:spacing w:after="0" w:line="240" w:lineRule="auto"/>
    </w:pPr>
  </w:style>
  <w:style w:type="character" w:customStyle="1" w:styleId="HeaderChar">
    <w:name w:val="Header Char"/>
    <w:basedOn w:val="DefaultParagraphFont"/>
    <w:link w:val="Header"/>
    <w:uiPriority w:val="99"/>
    <w:rsid w:val="00D4131B"/>
  </w:style>
  <w:style w:type="paragraph" w:styleId="Footer">
    <w:name w:val="footer"/>
    <w:basedOn w:val="Normal"/>
    <w:link w:val="FooterChar"/>
    <w:uiPriority w:val="99"/>
    <w:unhideWhenUsed/>
    <w:rsid w:val="00D4131B"/>
    <w:pPr>
      <w:tabs>
        <w:tab w:val="center" w:pos="4680"/>
        <w:tab w:val="right" w:pos="9360"/>
      </w:tabs>
      <w:spacing w:after="0" w:line="240" w:lineRule="auto"/>
    </w:pPr>
  </w:style>
  <w:style w:type="character" w:customStyle="1" w:styleId="FooterChar">
    <w:name w:val="Footer Char"/>
    <w:basedOn w:val="DefaultParagraphFont"/>
    <w:link w:val="Footer"/>
    <w:uiPriority w:val="99"/>
    <w:rsid w:val="00D4131B"/>
  </w:style>
  <w:style w:type="paragraph" w:customStyle="1" w:styleId="EndNoteBibliographyTitle">
    <w:name w:val="EndNote Bibliography Title"/>
    <w:basedOn w:val="Normal"/>
    <w:link w:val="EndNoteBibliographyTitleChar"/>
    <w:rsid w:val="00E81F91"/>
    <w:pPr>
      <w:spacing w:after="0"/>
      <w:jc w:val="center"/>
    </w:pPr>
    <w:rPr>
      <w:noProof/>
    </w:rPr>
  </w:style>
  <w:style w:type="character" w:customStyle="1" w:styleId="EndNoteBibliographyTitleChar">
    <w:name w:val="EndNote Bibliography Title Char"/>
    <w:basedOn w:val="DefaultParagraphFont"/>
    <w:link w:val="EndNoteBibliographyTitle"/>
    <w:rsid w:val="00E81F91"/>
    <w:rPr>
      <w:noProof/>
    </w:rPr>
  </w:style>
  <w:style w:type="paragraph" w:customStyle="1" w:styleId="EndNoteBibliography">
    <w:name w:val="EndNote Bibliography"/>
    <w:basedOn w:val="Normal"/>
    <w:link w:val="EndNoteBibliographyChar"/>
    <w:rsid w:val="00E81F91"/>
    <w:pPr>
      <w:spacing w:line="240" w:lineRule="auto"/>
    </w:pPr>
    <w:rPr>
      <w:noProof/>
    </w:rPr>
  </w:style>
  <w:style w:type="character" w:customStyle="1" w:styleId="EndNoteBibliographyChar">
    <w:name w:val="EndNote Bibliography Char"/>
    <w:basedOn w:val="DefaultParagraphFont"/>
    <w:link w:val="EndNoteBibliography"/>
    <w:rsid w:val="00E81F91"/>
    <w:rPr>
      <w:noProof/>
    </w:rPr>
  </w:style>
  <w:style w:type="character" w:styleId="Hyperlink">
    <w:name w:val="Hyperlink"/>
    <w:basedOn w:val="DefaultParagraphFont"/>
    <w:uiPriority w:val="99"/>
    <w:unhideWhenUsed/>
    <w:rsid w:val="00222D0E"/>
    <w:rPr>
      <w:color w:val="0563C1" w:themeColor="hyperlink"/>
      <w:u w:val="single"/>
    </w:rPr>
  </w:style>
  <w:style w:type="character" w:styleId="UnresolvedMention">
    <w:name w:val="Unresolved Mention"/>
    <w:basedOn w:val="DefaultParagraphFont"/>
    <w:uiPriority w:val="99"/>
    <w:semiHidden/>
    <w:unhideWhenUsed/>
    <w:rsid w:val="00222D0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facebook.com/groups/MyHeroAcademiaTV/permalink/453729545234850/" TargetMode="External"/><Relationship Id="rId3" Type="http://schemas.openxmlformats.org/officeDocument/2006/relationships/settings" Target="settings.xml"/><Relationship Id="rId7" Type="http://schemas.openxmlformats.org/officeDocument/2006/relationships/hyperlink" Target="https://www.facebook.com/groups/MyHeroAcademiaTV/permalink/517750738832730/"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SeventhEditionOfficeOnline.xsl" StyleName="MLA" Version="7"/>
</file>

<file path=customXml/itemProps1.xml><?xml version="1.0" encoding="utf-8"?>
<ds:datastoreItem xmlns:ds="http://schemas.openxmlformats.org/officeDocument/2006/customXml" ds:itemID="{098ED73D-E2C2-4EE3-91A6-FB7B84F2203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TotalTime>
  <Pages>12</Pages>
  <Words>3560</Words>
  <Characters>20292</Characters>
  <Application>Microsoft Office Word</Application>
  <DocSecurity>0</DocSecurity>
  <Lines>169</Lines>
  <Paragraphs>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8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cky Rhymes</dc:creator>
  <cp:keywords/>
  <dc:description/>
  <cp:lastModifiedBy>Nicky Rhymes</cp:lastModifiedBy>
  <cp:revision>3</cp:revision>
  <dcterms:created xsi:type="dcterms:W3CDTF">2020-05-02T16:51:00Z</dcterms:created>
  <dcterms:modified xsi:type="dcterms:W3CDTF">2020-05-02T17:07:00Z</dcterms:modified>
</cp:coreProperties>
</file>